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8C13BFE" w14:textId="77777777" w:rsidR="00741D36" w:rsidRDefault="00741D36" w:rsidP="6DEA4869">
      <w:pPr>
        <w:spacing w:after="200" w:line="276" w:lineRule="auto"/>
        <w:ind w:firstLine="0"/>
        <w:rPr>
          <w:rFonts w:ascii="Arial" w:hAnsi="Arial" w:cs="Arial"/>
          <w:b/>
          <w:noProof/>
          <w:color w:val="0070C0"/>
          <w:sz w:val="44"/>
          <w:szCs w:val="44"/>
        </w:rPr>
      </w:pPr>
    </w:p>
    <w:p w14:paraId="282765B4" w14:textId="77777777" w:rsidR="00741D36" w:rsidRDefault="00741D36" w:rsidP="00741D36">
      <w:pPr>
        <w:spacing w:after="200" w:line="276" w:lineRule="auto"/>
        <w:rPr>
          <w:rFonts w:ascii="Arial" w:hAnsi="Arial" w:cs="Arial"/>
          <w:b/>
          <w:noProof/>
          <w:color w:val="0070C0"/>
          <w:sz w:val="44"/>
          <w:szCs w:val="44"/>
        </w:rPr>
      </w:pPr>
      <w:r w:rsidRPr="00F97225">
        <w:rPr>
          <w:rFonts w:ascii="Arial" w:hAnsi="Arial" w:cs="Arial"/>
          <w:b/>
          <w:noProof/>
          <w:color w:val="0070C0"/>
          <w:sz w:val="44"/>
          <w:szCs w:val="44"/>
        </w:rPr>
        <w:t>Departamento de Ciencias de la Computación(DCCO)</w:t>
      </w:r>
    </w:p>
    <w:p w14:paraId="175B406F" w14:textId="77777777" w:rsidR="00C73995" w:rsidRPr="00F97225" w:rsidRDefault="00C73995" w:rsidP="00741D36">
      <w:pPr>
        <w:spacing w:after="200" w:line="276" w:lineRule="auto"/>
        <w:rPr>
          <w:rFonts w:ascii="Arial" w:hAnsi="Arial" w:cs="Arial"/>
          <w:b/>
          <w:noProof/>
          <w:color w:val="0070C0"/>
          <w:sz w:val="44"/>
          <w:szCs w:val="44"/>
        </w:rPr>
      </w:pPr>
    </w:p>
    <w:p w14:paraId="43D2AD1F" w14:textId="0E1DA3E7" w:rsidR="00741D36" w:rsidRDefault="00741D36" w:rsidP="006F68E6">
      <w:pPr>
        <w:spacing w:after="200" w:line="276" w:lineRule="auto"/>
        <w:rPr>
          <w:rFonts w:ascii="Arial" w:hAnsi="Arial" w:cs="Arial"/>
          <w:b/>
          <w:noProof/>
          <w:color w:val="0070C0"/>
          <w:sz w:val="44"/>
          <w:szCs w:val="44"/>
        </w:rPr>
      </w:pPr>
      <w:r w:rsidRPr="00F97225">
        <w:rPr>
          <w:rFonts w:ascii="Arial" w:hAnsi="Arial" w:cs="Arial"/>
          <w:b/>
          <w:noProof/>
          <w:color w:val="0070C0"/>
          <w:sz w:val="44"/>
          <w:szCs w:val="44"/>
        </w:rPr>
        <w:t>Carrera de</w:t>
      </w:r>
      <w:r w:rsidR="00C73995">
        <w:rPr>
          <w:rFonts w:ascii="Arial" w:hAnsi="Arial" w:cs="Arial"/>
          <w:b/>
          <w:noProof/>
          <w:color w:val="0070C0"/>
          <w:sz w:val="44"/>
          <w:szCs w:val="44"/>
        </w:rPr>
        <w:t xml:space="preserve"> Ingenieria de Software</w:t>
      </w:r>
    </w:p>
    <w:p w14:paraId="08A7A895" w14:textId="77777777" w:rsidR="006F68E6" w:rsidRDefault="006F68E6" w:rsidP="006F68E6">
      <w:pPr>
        <w:spacing w:after="200" w:line="276" w:lineRule="auto"/>
        <w:rPr>
          <w:rFonts w:ascii="Arial" w:hAnsi="Arial" w:cs="Arial"/>
          <w:b/>
          <w:noProof/>
          <w:color w:val="0070C0"/>
          <w:sz w:val="44"/>
          <w:szCs w:val="44"/>
        </w:rPr>
      </w:pPr>
    </w:p>
    <w:p w14:paraId="5FFAC1D9" w14:textId="78CC45FC" w:rsidR="00741D36" w:rsidRPr="006F68E6" w:rsidRDefault="00741D36" w:rsidP="006F68E6">
      <w:pPr>
        <w:spacing w:after="0"/>
        <w:rPr>
          <w:rFonts w:ascii="Arial" w:hAnsi="Arial" w:cs="Arial"/>
          <w:b/>
          <w:szCs w:val="24"/>
        </w:rPr>
      </w:pPr>
      <w:r w:rsidRPr="00F97225">
        <w:rPr>
          <w:rFonts w:ascii="Arial" w:hAnsi="Arial" w:cs="Arial"/>
          <w:b/>
          <w:noProof/>
          <w:color w:val="0070C0"/>
          <w:sz w:val="44"/>
          <w:szCs w:val="44"/>
        </w:rPr>
        <w:t>Curso de Ingeniería de Software  I</w:t>
      </w:r>
    </w:p>
    <w:p w14:paraId="31EB8BEF" w14:textId="77777777" w:rsidR="00741D36" w:rsidRDefault="00741D36" w:rsidP="00F9722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</w:p>
    <w:p w14:paraId="34640B18" w14:textId="77777777" w:rsidR="0005277F" w:rsidRPr="00F97225" w:rsidRDefault="0005277F" w:rsidP="00F9722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Trabajo Fin de Curso </w:t>
      </w:r>
    </w:p>
    <w:p w14:paraId="3568BBEC" w14:textId="77777777" w:rsidR="005E4FB2" w:rsidRDefault="0005277F" w:rsidP="00F9722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Presentado por: </w:t>
      </w:r>
    </w:p>
    <w:p w14:paraId="0AE88784" w14:textId="472EBA3D" w:rsidR="005E4FB2" w:rsidRDefault="005E4FB2" w:rsidP="00F9722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Almache </w:t>
      </w:r>
      <w:r w:rsidR="00C0524F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Molina, Christian</w:t>
      </w:r>
    </w:p>
    <w:p w14:paraId="72934C40" w14:textId="17E132DB" w:rsidR="005E4FB2" w:rsidRDefault="002811A7" w:rsidP="00F9722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Galarza Alvaro</w:t>
      </w:r>
      <w:r w:rsidR="0005277F"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, </w:t>
      </w:r>
      <w:r w:rsidR="005E4FB2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Matias</w:t>
      </w:r>
      <w:r w:rsidR="0005277F"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 </w:t>
      </w:r>
    </w:p>
    <w:p w14:paraId="6A45C522" w14:textId="1CB9EAD6" w:rsidR="005E4FB2" w:rsidRDefault="00BE0E28" w:rsidP="00F9722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Monge</w:t>
      </w:r>
      <w:r w:rsidR="00176C24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 Miño, Ricardo</w:t>
      </w:r>
    </w:p>
    <w:p w14:paraId="7D0A6531" w14:textId="21270FBB" w:rsidR="0005277F" w:rsidRPr="00F97225" w:rsidRDefault="0005277F" w:rsidP="00F9722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(Grupo</w:t>
      </w:r>
      <w:r w:rsidR="005E4FB2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 1</w:t>
      </w:r>
      <w:r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)</w:t>
      </w:r>
    </w:p>
    <w:p w14:paraId="1CC959CF" w14:textId="391B5118" w:rsidR="0005277F" w:rsidRDefault="0005277F" w:rsidP="00E9636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Director: </w:t>
      </w:r>
      <w:r w:rsidR="005B7176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Ruiz Robalino, </w:t>
      </w:r>
      <w:r w:rsidR="00025061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Jenny</w:t>
      </w:r>
    </w:p>
    <w:p w14:paraId="4E420569" w14:textId="77777777" w:rsidR="00E96365" w:rsidRPr="00F97225" w:rsidRDefault="00E96365" w:rsidP="00E96365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</w:p>
    <w:p w14:paraId="73872773" w14:textId="53A4F5F1" w:rsidR="0005277F" w:rsidRPr="00F97225" w:rsidRDefault="0005277F" w:rsidP="0005277F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Ciudad: </w:t>
      </w:r>
      <w:r w:rsidR="0026183B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Sangolquí</w:t>
      </w:r>
    </w:p>
    <w:p w14:paraId="23014B09" w14:textId="463F691E" w:rsidR="0005277F" w:rsidRPr="00F97225" w:rsidRDefault="0005277F" w:rsidP="0005277F">
      <w:pPr>
        <w:pStyle w:val="Sinespaciado"/>
        <w:spacing w:line="360" w:lineRule="auto"/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</w:pPr>
      <w:r w:rsidRPr="00F9722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 xml:space="preserve">Fecha: </w:t>
      </w:r>
      <w:r w:rsidR="00E96365">
        <w:rPr>
          <w:rFonts w:ascii="Arial" w:eastAsiaTheme="minorHAnsi" w:hAnsi="Arial" w:cs="Arial"/>
          <w:color w:val="0070C0"/>
          <w:sz w:val="36"/>
          <w:szCs w:val="36"/>
          <w:lang w:val="es-EC" w:bidi="ar-SA"/>
        </w:rPr>
        <w:t>29/06/2024</w:t>
      </w:r>
    </w:p>
    <w:p w14:paraId="03A84D3F" w14:textId="77777777" w:rsidR="00A907D0" w:rsidRPr="005F43BD" w:rsidRDefault="00A907D0" w:rsidP="00A907D0">
      <w:pPr>
        <w:tabs>
          <w:tab w:val="right" w:pos="7938"/>
        </w:tabs>
        <w:jc w:val="center"/>
        <w:rPr>
          <w:rFonts w:ascii="Arial" w:eastAsia="Arial Unicode MS" w:hAnsi="Arial" w:cs="Arial"/>
          <w:szCs w:val="24"/>
        </w:rPr>
      </w:pPr>
    </w:p>
    <w:p w14:paraId="1724D204" w14:textId="47069A71" w:rsidR="00741D36" w:rsidRDefault="00741D36" w:rsidP="00025061">
      <w:pPr>
        <w:ind w:firstLine="0"/>
        <w:rPr>
          <w:rFonts w:ascii="Arial" w:eastAsia="Calibri" w:hAnsi="Arial" w:cs="Arial"/>
          <w:b/>
          <w:color w:val="0070C0"/>
          <w:sz w:val="36"/>
          <w:szCs w:val="36"/>
        </w:rPr>
      </w:pPr>
    </w:p>
    <w:sdt>
      <w:sdtPr>
        <w:rPr>
          <w:rFonts w:ascii="Times New Roman" w:eastAsiaTheme="minorEastAsia" w:hAnsi="Times New Roman" w:cstheme="minorBidi"/>
          <w:b w:val="0"/>
          <w:color w:val="auto"/>
          <w:sz w:val="24"/>
          <w:szCs w:val="24"/>
          <w:lang w:val="es-ES" w:eastAsia="en-US"/>
        </w:rPr>
        <w:id w:val="-161313824"/>
        <w:docPartObj>
          <w:docPartGallery w:val="Table of Contents"/>
          <w:docPartUnique/>
        </w:docPartObj>
      </w:sdtPr>
      <w:sdtEndPr/>
      <w:sdtContent>
        <w:p w14:paraId="29BC5D1A" w14:textId="09396DB2" w:rsidR="006A7BAC" w:rsidRPr="006A7BAC" w:rsidRDefault="006A7BAC">
          <w:pPr>
            <w:pStyle w:val="TtuloTDC"/>
            <w:rPr>
              <w:rFonts w:ascii="Times New Roman" w:hAnsi="Times New Roman" w:cs="Times New Roman"/>
              <w:color w:val="auto"/>
              <w:sz w:val="24"/>
              <w:szCs w:val="24"/>
            </w:rPr>
          </w:pPr>
          <w:r w:rsidRPr="006A7BAC">
            <w:rPr>
              <w:rFonts w:ascii="Times New Roman" w:hAnsi="Times New Roman" w:cs="Times New Roman"/>
              <w:color w:val="auto"/>
              <w:sz w:val="24"/>
              <w:szCs w:val="24"/>
              <w:lang w:val="es-ES"/>
            </w:rPr>
            <w:t>Contenido</w:t>
          </w:r>
        </w:p>
        <w:p w14:paraId="6D69B374" w14:textId="56680AD3" w:rsidR="00D43E25" w:rsidRDefault="006A7BAC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r w:rsidRPr="006A7BAC">
            <w:rPr>
              <w:rFonts w:ascii="Times New Roman" w:hAnsi="Times New Roman" w:cs="Times New Roman"/>
              <w:szCs w:val="24"/>
            </w:rPr>
            <w:fldChar w:fldCharType="begin"/>
          </w:r>
          <w:r w:rsidRPr="006A7BAC">
            <w:rPr>
              <w:rFonts w:ascii="Times New Roman" w:hAnsi="Times New Roman" w:cs="Times New Roman"/>
              <w:szCs w:val="24"/>
            </w:rPr>
            <w:instrText xml:space="preserve"> TOC \o "1-3" \h \z \u </w:instrText>
          </w:r>
          <w:r w:rsidRPr="006A7BAC">
            <w:rPr>
              <w:rFonts w:ascii="Times New Roman" w:hAnsi="Times New Roman" w:cs="Times New Roman"/>
              <w:szCs w:val="24"/>
            </w:rPr>
            <w:fldChar w:fldCharType="separate"/>
          </w:r>
          <w:hyperlink w:anchor="_Toc168323177" w:history="1">
            <w:r w:rsidR="00D43E25" w:rsidRPr="00AA302A">
              <w:rPr>
                <w:rStyle w:val="Hipervnculo"/>
                <w:noProof/>
              </w:rPr>
              <w:t>Tema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77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6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0B1667D9" w14:textId="7EAFAB7D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78" w:history="1">
            <w:r w:rsidR="00D43E25" w:rsidRPr="00AA302A">
              <w:rPr>
                <w:rStyle w:val="Hipervnculo"/>
                <w:noProof/>
              </w:rPr>
              <w:t>Introducción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78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6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759AA94D" w14:textId="1D3027F8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79" w:history="1">
            <w:r w:rsidR="00D43E25" w:rsidRPr="00AA302A">
              <w:rPr>
                <w:rStyle w:val="Hipervnculo"/>
                <w:noProof/>
              </w:rPr>
              <w:t>Planteamiento del trabajo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79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7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495DD506" w14:textId="1AC5C49E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0" w:history="1">
            <w:r w:rsidR="00D43E25" w:rsidRPr="00AA302A">
              <w:rPr>
                <w:rStyle w:val="Hipervnculo"/>
                <w:noProof/>
              </w:rPr>
              <w:t>Formulación del problema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0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7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2FC2304E" w14:textId="44894511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1" w:history="1">
            <w:r w:rsidR="00D43E25" w:rsidRPr="00AA302A">
              <w:rPr>
                <w:rStyle w:val="Hipervnculo"/>
                <w:noProof/>
              </w:rPr>
              <w:t>Justificación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1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8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47C3F41B" w14:textId="75E55389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2" w:history="1">
            <w:r w:rsidR="00D43E25" w:rsidRPr="00AA302A">
              <w:rPr>
                <w:rStyle w:val="Hipervnculo"/>
                <w:noProof/>
              </w:rPr>
              <w:t>Sistema de Objetivos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2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8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43788C7F" w14:textId="0BCDD8DC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3" w:history="1">
            <w:r w:rsidR="00D43E25" w:rsidRPr="00AA302A">
              <w:rPr>
                <w:rStyle w:val="Hipervnculo"/>
                <w:noProof/>
              </w:rPr>
              <w:t>Objetivo General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3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8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02B2B211" w14:textId="49AA4C7B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4" w:history="1">
            <w:r w:rsidR="00D43E25" w:rsidRPr="00AA302A">
              <w:rPr>
                <w:rStyle w:val="Hipervnculo"/>
                <w:noProof/>
              </w:rPr>
              <w:t>Objetivos Específicos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4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8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1C65E60F" w14:textId="350A1322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5" w:history="1">
            <w:r w:rsidR="00D43E25" w:rsidRPr="00AA302A">
              <w:rPr>
                <w:rStyle w:val="Hipervnculo"/>
                <w:noProof/>
              </w:rPr>
              <w:t>Alcance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5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9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0C37838E" w14:textId="71D2FB88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6" w:history="1">
            <w:r w:rsidR="00D43E25" w:rsidRPr="00AA302A">
              <w:rPr>
                <w:rStyle w:val="Hipervnculo"/>
                <w:noProof/>
              </w:rPr>
              <w:t>Marco Teórico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6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9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48BE883F" w14:textId="3D91C93D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7" w:history="1">
            <w:r w:rsidR="00D43E25" w:rsidRPr="00AA302A">
              <w:rPr>
                <w:rStyle w:val="Hipervnculo"/>
                <w:noProof/>
              </w:rPr>
              <w:t>Lenguajes de Programación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7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9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507DB26D" w14:textId="45A7C049" w:rsidR="00D43E25" w:rsidRDefault="00814EB4">
          <w:pPr>
            <w:pStyle w:val="TDC3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8" w:history="1">
            <w:r w:rsidR="00D43E25" w:rsidRPr="00AA302A">
              <w:rPr>
                <w:rStyle w:val="Hipervnculo"/>
                <w:noProof/>
              </w:rPr>
              <w:t>Tipos de lenguajes de programación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8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9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0132DBC3" w14:textId="19247017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89" w:history="1">
            <w:r w:rsidR="00D43E25" w:rsidRPr="00AA302A">
              <w:rPr>
                <w:rStyle w:val="Hipervnculo"/>
                <w:noProof/>
              </w:rPr>
              <w:t>Metodología (Marco de trabajo 5W+2H)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89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9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17258B5A" w14:textId="6C2DCDFE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0" w:history="1">
            <w:r w:rsidR="00D43E25" w:rsidRPr="00AA302A">
              <w:rPr>
                <w:rStyle w:val="Hipervnculo"/>
                <w:noProof/>
                <w:lang w:val="es-ES"/>
              </w:rPr>
              <w:t>Ideas a Defender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0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9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165FC86D" w14:textId="5BEC6DFB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1" w:history="1">
            <w:r w:rsidR="00D43E25" w:rsidRPr="00AA302A">
              <w:rPr>
                <w:rStyle w:val="Hipervnculo"/>
                <w:noProof/>
                <w:lang w:val="es-ES"/>
              </w:rPr>
              <w:t>Resultados Esperados (Christian)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1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0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7398BC92" w14:textId="413B222F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2" w:history="1">
            <w:r w:rsidR="00D43E25" w:rsidRPr="00AA302A">
              <w:rPr>
                <w:rStyle w:val="Hipervnculo"/>
                <w:noProof/>
                <w:lang w:val="es-ES"/>
              </w:rPr>
              <w:t>Viabilidad (Christian)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2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0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458733B9" w14:textId="0C91AC84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3" w:history="1">
            <w:r w:rsidR="00D43E25" w:rsidRPr="00AA302A">
              <w:rPr>
                <w:rStyle w:val="Hipervnculo"/>
                <w:noProof/>
              </w:rPr>
              <w:t>Humana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3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1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6ED81A0B" w14:textId="19A91AD0" w:rsidR="00D43E25" w:rsidRDefault="00814EB4">
          <w:pPr>
            <w:pStyle w:val="TDC3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4" w:history="1">
            <w:r w:rsidR="00D43E25" w:rsidRPr="00AA302A">
              <w:rPr>
                <w:rStyle w:val="Hipervnculo"/>
                <w:noProof/>
              </w:rPr>
              <w:t>Tutor Empresarial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4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1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736C1007" w14:textId="081C0782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5" w:history="1">
            <w:r w:rsidR="00D43E25" w:rsidRPr="00AA302A">
              <w:rPr>
                <w:rStyle w:val="Hipervnculo"/>
                <w:noProof/>
                <w:lang w:val="es-ES"/>
              </w:rPr>
              <w:t>Ing.Mario Alma</w:t>
            </w:r>
            <w:r w:rsidR="00D43E25" w:rsidRPr="00AA302A">
              <w:rPr>
                <w:rStyle w:val="Hipervnculo"/>
                <w:noProof/>
              </w:rPr>
              <w:t>che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5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1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13AFDC73" w14:textId="4D3C20FA" w:rsidR="00D43E25" w:rsidRDefault="00814EB4">
          <w:pPr>
            <w:pStyle w:val="TDC3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6" w:history="1">
            <w:r w:rsidR="00D43E25" w:rsidRPr="00AA302A">
              <w:rPr>
                <w:rStyle w:val="Hipervnculo"/>
                <w:noProof/>
              </w:rPr>
              <w:t>Tutor Académico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6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1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5CA8DDA6" w14:textId="1FE32270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7" w:history="1">
            <w:r w:rsidR="00D43E25" w:rsidRPr="00AA302A">
              <w:rPr>
                <w:rStyle w:val="Hipervnculo"/>
                <w:noProof/>
                <w:lang w:val="es-ES"/>
              </w:rPr>
              <w:t>Ing.Jenny Guerra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7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1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554C1A25" w14:textId="5662541A" w:rsidR="00D43E25" w:rsidRDefault="00814EB4">
          <w:pPr>
            <w:pStyle w:val="TDC3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8" w:history="1">
            <w:r w:rsidR="00D43E25" w:rsidRPr="00AA302A">
              <w:rPr>
                <w:rStyle w:val="Hipervnculo"/>
                <w:noProof/>
              </w:rPr>
              <w:t>Estudiantes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8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1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6393EC69" w14:textId="74DBAA47" w:rsidR="00D43E25" w:rsidRDefault="00814EB4">
          <w:pPr>
            <w:pStyle w:val="TDC2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199" w:history="1">
            <w:r w:rsidR="00D43E25" w:rsidRPr="00AA302A">
              <w:rPr>
                <w:rStyle w:val="Hipervnculo"/>
                <w:noProof/>
              </w:rPr>
              <w:t>Tecnológica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199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1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3CE1525C" w14:textId="52B4DCAD" w:rsidR="00D43E25" w:rsidRDefault="00814EB4">
          <w:pPr>
            <w:pStyle w:val="TDC3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200" w:history="1">
            <w:r w:rsidR="00D43E25" w:rsidRPr="00AA302A">
              <w:rPr>
                <w:rStyle w:val="Hipervnculo"/>
                <w:noProof/>
              </w:rPr>
              <w:t>Hardware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200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2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2B216193" w14:textId="06E55E19" w:rsidR="00D43E25" w:rsidRDefault="00814EB4">
          <w:pPr>
            <w:pStyle w:val="TDC3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201" w:history="1">
            <w:r w:rsidR="00D43E25" w:rsidRPr="00AA302A">
              <w:rPr>
                <w:rStyle w:val="Hipervnculo"/>
                <w:noProof/>
              </w:rPr>
              <w:t>Software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201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2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3AA90930" w14:textId="31DE1325" w:rsidR="00D43E25" w:rsidRDefault="00814EB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kern w:val="2"/>
              <w:szCs w:val="24"/>
              <w:lang w:val="es-EC"/>
              <w14:ligatures w14:val="standardContextual"/>
            </w:rPr>
          </w:pPr>
          <w:hyperlink w:anchor="_Toc168323202" w:history="1">
            <w:r w:rsidR="00D43E25" w:rsidRPr="00AA302A">
              <w:rPr>
                <w:rStyle w:val="Hipervnculo"/>
                <w:noProof/>
              </w:rPr>
              <w:t>Bibliografía</w:t>
            </w:r>
            <w:r w:rsidR="00D43E25">
              <w:rPr>
                <w:noProof/>
                <w:webHidden/>
              </w:rPr>
              <w:tab/>
            </w:r>
            <w:r w:rsidR="00D43E25">
              <w:rPr>
                <w:noProof/>
                <w:webHidden/>
              </w:rPr>
              <w:fldChar w:fldCharType="begin"/>
            </w:r>
            <w:r w:rsidR="00D43E25">
              <w:rPr>
                <w:noProof/>
                <w:webHidden/>
              </w:rPr>
              <w:instrText xml:space="preserve"> PAGEREF _Toc168323202 \h </w:instrText>
            </w:r>
            <w:r w:rsidR="00D43E25">
              <w:rPr>
                <w:noProof/>
                <w:webHidden/>
              </w:rPr>
            </w:r>
            <w:r w:rsidR="00D43E25">
              <w:rPr>
                <w:noProof/>
                <w:webHidden/>
              </w:rPr>
              <w:fldChar w:fldCharType="separate"/>
            </w:r>
            <w:r w:rsidR="00D43E25">
              <w:rPr>
                <w:noProof/>
                <w:webHidden/>
              </w:rPr>
              <w:t>13</w:t>
            </w:r>
            <w:r w:rsidR="00D43E25">
              <w:rPr>
                <w:noProof/>
                <w:webHidden/>
              </w:rPr>
              <w:fldChar w:fldCharType="end"/>
            </w:r>
          </w:hyperlink>
        </w:p>
        <w:p w14:paraId="3A4C745B" w14:textId="01D2468A" w:rsidR="006A7BAC" w:rsidRDefault="006A7BAC">
          <w:r w:rsidRPr="006A7BAC">
            <w:rPr>
              <w:rFonts w:cs="Times New Roman"/>
              <w:b/>
              <w:bCs/>
              <w:szCs w:val="24"/>
              <w:lang w:val="es-ES"/>
            </w:rPr>
            <w:fldChar w:fldCharType="end"/>
          </w:r>
        </w:p>
      </w:sdtContent>
    </w:sdt>
    <w:p w14:paraId="21DBB387" w14:textId="5188C944" w:rsidR="00A053FD" w:rsidRPr="00A053FD" w:rsidRDefault="00A053FD" w:rsidP="00A053FD">
      <w:pPr>
        <w:pStyle w:val="Prrafodelista"/>
        <w:spacing w:line="360" w:lineRule="auto"/>
        <w:ind w:left="2832" w:hanging="345"/>
        <w:rPr>
          <w:rFonts w:eastAsia="Calibri"/>
          <w:color w:val="0070C0"/>
          <w:szCs w:val="24"/>
        </w:rPr>
      </w:pPr>
    </w:p>
    <w:p w14:paraId="0482F36D" w14:textId="77777777" w:rsidR="00F97225" w:rsidRPr="00F97225" w:rsidRDefault="00F97225" w:rsidP="00F97225">
      <w:pPr>
        <w:spacing w:after="0" w:line="240" w:lineRule="auto"/>
        <w:ind w:firstLine="2127"/>
        <w:rPr>
          <w:rFonts w:ascii="Arial" w:eastAsia="Calibri" w:hAnsi="Arial" w:cs="Arial"/>
          <w:color w:val="0070C0"/>
          <w:szCs w:val="24"/>
        </w:rPr>
      </w:pPr>
    </w:p>
    <w:p w14:paraId="2EC1449C" w14:textId="77777777" w:rsidR="00F97225" w:rsidRPr="00F97225" w:rsidRDefault="00F97225" w:rsidP="00F97225">
      <w:pPr>
        <w:spacing w:after="0" w:line="240" w:lineRule="auto"/>
        <w:rPr>
          <w:rFonts w:ascii="Arial" w:eastAsia="Calibri" w:hAnsi="Arial" w:cs="Arial"/>
          <w:szCs w:val="24"/>
        </w:rPr>
      </w:pPr>
      <w:r w:rsidRPr="00F97225">
        <w:rPr>
          <w:rFonts w:ascii="Arial" w:eastAsia="Calibri" w:hAnsi="Arial" w:cs="Arial"/>
          <w:color w:val="0070C0"/>
          <w:szCs w:val="24"/>
        </w:rPr>
        <w:tab/>
      </w:r>
      <w:r w:rsidRPr="00F97225">
        <w:rPr>
          <w:rFonts w:ascii="Arial" w:eastAsia="Calibri" w:hAnsi="Arial" w:cs="Arial"/>
          <w:color w:val="0070C0"/>
          <w:szCs w:val="24"/>
        </w:rPr>
        <w:tab/>
      </w:r>
      <w:r w:rsidRPr="00F97225">
        <w:rPr>
          <w:rFonts w:ascii="Arial" w:eastAsia="Calibri" w:hAnsi="Arial" w:cs="Arial"/>
          <w:szCs w:val="24"/>
        </w:rPr>
        <w:tab/>
      </w:r>
    </w:p>
    <w:p w14:paraId="4771EE5C" w14:textId="77777777" w:rsidR="00F97225" w:rsidRPr="00F97225" w:rsidRDefault="00F97225" w:rsidP="00F97225">
      <w:pPr>
        <w:spacing w:after="0" w:line="240" w:lineRule="auto"/>
        <w:ind w:firstLine="2127"/>
        <w:rPr>
          <w:rFonts w:ascii="Arial" w:eastAsia="Calibri" w:hAnsi="Arial" w:cs="Arial"/>
          <w:color w:val="0070C0"/>
          <w:szCs w:val="24"/>
        </w:rPr>
      </w:pPr>
    </w:p>
    <w:p w14:paraId="78D22984" w14:textId="77777777" w:rsidR="00F97225" w:rsidRDefault="00F97225" w:rsidP="00F97225">
      <w:pPr>
        <w:spacing w:after="200" w:line="276" w:lineRule="auto"/>
        <w:rPr>
          <w:rFonts w:ascii="Arial" w:eastAsia="Calibri" w:hAnsi="Arial" w:cs="Arial"/>
          <w:b/>
          <w:color w:val="0070C0"/>
          <w:sz w:val="28"/>
          <w:szCs w:val="28"/>
        </w:rPr>
      </w:pPr>
      <w:r w:rsidRPr="00F97225">
        <w:rPr>
          <w:rFonts w:ascii="Arial" w:eastAsia="Calibri" w:hAnsi="Arial" w:cs="Arial"/>
          <w:b/>
          <w:color w:val="0070C0"/>
          <w:sz w:val="28"/>
          <w:szCs w:val="28"/>
        </w:rPr>
        <w:br w:type="page"/>
      </w:r>
    </w:p>
    <w:p w14:paraId="5ECFE89F" w14:textId="77777777" w:rsidR="007A1F47" w:rsidRPr="00F97225" w:rsidRDefault="007A1F47" w:rsidP="00F97225">
      <w:pPr>
        <w:spacing w:after="200" w:line="276" w:lineRule="auto"/>
        <w:rPr>
          <w:rFonts w:ascii="Arial" w:eastAsia="Calibri" w:hAnsi="Arial" w:cs="Arial"/>
          <w:b/>
          <w:color w:val="0070C0"/>
          <w:sz w:val="28"/>
          <w:szCs w:val="28"/>
        </w:rPr>
      </w:pPr>
    </w:p>
    <w:p w14:paraId="3068650D" w14:textId="2C3A366E" w:rsidR="61FE5048" w:rsidRDefault="76D4FB8F" w:rsidP="61FE5048">
      <w:pPr>
        <w:pStyle w:val="Ttulo1"/>
      </w:pPr>
      <w:bookmarkStart w:id="0" w:name="_Toc168323177"/>
      <w:r>
        <w:t>Tema</w:t>
      </w:r>
      <w:bookmarkEnd w:id="0"/>
    </w:p>
    <w:p w14:paraId="7098BF76" w14:textId="685C7D35" w:rsidR="34003169" w:rsidRDefault="76D4FB8F" w:rsidP="2D2E4FC1">
      <w:pPr>
        <w:rPr>
          <w:rFonts w:ascii="Calibri" w:eastAsia="Calibri" w:hAnsi="Calibri" w:cs="Calibri"/>
          <w:sz w:val="22"/>
        </w:rPr>
      </w:pPr>
      <w:r>
        <w:t>Desarrollo de aplicación web para agendamiento</w:t>
      </w:r>
      <w:r w:rsidRPr="4931901D">
        <w:t xml:space="preserve"> de citas de </w:t>
      </w:r>
      <w:r w:rsidR="4F42F3CC" w:rsidRPr="47CBB6C6">
        <w:t xml:space="preserve">pacientes en el </w:t>
      </w:r>
      <w:r w:rsidR="4F42F3CC" w:rsidRPr="242255BA">
        <w:t xml:space="preserve">laboratorio </w:t>
      </w:r>
      <w:r w:rsidR="76A8DD18">
        <w:t>clínico</w:t>
      </w:r>
      <w:r w:rsidR="4F42F3CC" w:rsidRPr="242255BA">
        <w:t xml:space="preserve"> especializado “</w:t>
      </w:r>
      <w:proofErr w:type="spellStart"/>
      <w:r w:rsidR="4F42F3CC">
        <w:t>LabCorp</w:t>
      </w:r>
      <w:proofErr w:type="spellEnd"/>
      <w:r w:rsidR="4F42F3CC">
        <w:t>”.</w:t>
      </w:r>
    </w:p>
    <w:p w14:paraId="318FB4F3" w14:textId="130A0383" w:rsidR="00AF04B7" w:rsidRPr="00A053FD" w:rsidRDefault="00AF04B7" w:rsidP="002A5EC7">
      <w:pPr>
        <w:pStyle w:val="Ttulo1"/>
      </w:pPr>
      <w:bookmarkStart w:id="1" w:name="_np75366jq4v4" w:colFirst="0" w:colLast="0"/>
      <w:bookmarkStart w:id="2" w:name="_Toc46404482"/>
      <w:bookmarkStart w:id="3" w:name="_Toc168323178"/>
      <w:bookmarkEnd w:id="1"/>
      <w:r w:rsidRPr="00A053FD">
        <w:t>Introducción</w:t>
      </w:r>
      <w:bookmarkEnd w:id="2"/>
      <w:bookmarkEnd w:id="3"/>
    </w:p>
    <w:p w14:paraId="7399D52C" w14:textId="62D6445B" w:rsidR="1EC16528" w:rsidRPr="00592CF6" w:rsidRDefault="15F6EB9C" w:rsidP="1EC16528">
      <w:r>
        <w:t>D</w:t>
      </w:r>
      <w:r w:rsidRPr="00592CF6">
        <w:t xml:space="preserve">esde tiempos inmemorables la salud ha sido la principal problemática y la preocupación que se tiene a nivel mundial. La rama de la salud se ha visto en la </w:t>
      </w:r>
      <w:r w:rsidR="4E2BD52C" w:rsidRPr="00592CF6">
        <w:t xml:space="preserve">necesidad y obligación en preservar la vida diagnosticando y tratando enfermedades que afectan al paciente. </w:t>
      </w:r>
      <w:r w:rsidR="0FADEAC0" w:rsidRPr="00592CF6">
        <w:t>Dentro de la amplia rama de la medicina</w:t>
      </w:r>
      <w:r w:rsidR="2B269CD5" w:rsidRPr="00592CF6">
        <w:t xml:space="preserve"> se extiende al laboratorio clínico. La </w:t>
      </w:r>
      <w:r w:rsidR="0838417F" w:rsidRPr="00592CF6">
        <w:t>profesión</w:t>
      </w:r>
      <w:r w:rsidR="2B269CD5" w:rsidRPr="00592CF6">
        <w:t xml:space="preserve"> de </w:t>
      </w:r>
      <w:r w:rsidR="15C039B6" w:rsidRPr="00592CF6">
        <w:t>laboratorio</w:t>
      </w:r>
      <w:r w:rsidR="2B269CD5" w:rsidRPr="00592CF6">
        <w:t xml:space="preserve"> </w:t>
      </w:r>
      <w:r w:rsidR="43C4102D" w:rsidRPr="00592CF6">
        <w:t>clínico</w:t>
      </w:r>
      <w:r w:rsidR="2B269CD5" w:rsidRPr="00592CF6">
        <w:t xml:space="preserve"> mejora </w:t>
      </w:r>
      <w:r w:rsidR="58E4592C" w:rsidRPr="00592CF6">
        <w:t xml:space="preserve">el diagnostico de enfermedades y colabora el doctor al mejor tratamiento según la enfermedad </w:t>
      </w:r>
      <w:r w:rsidR="2F003DC6" w:rsidRPr="00592CF6">
        <w:t>a tratar o a prevenir</w:t>
      </w:r>
      <w:r w:rsidR="58E4592C" w:rsidRPr="00592CF6">
        <w:t xml:space="preserve"> </w:t>
      </w:r>
      <w:r w:rsidR="228C727A" w:rsidRPr="00592CF6">
        <w:t>d</w:t>
      </w:r>
      <w:r w:rsidR="58E4592C" w:rsidRPr="00592CF6">
        <w:t xml:space="preserve">el paciente. Dichos profesionales realizan varias pruebas </w:t>
      </w:r>
      <w:r w:rsidR="40E937E4" w:rsidRPr="00592CF6">
        <w:t>para la colaboración de la atención médica.</w:t>
      </w:r>
    </w:p>
    <w:p w14:paraId="61EC987C" w14:textId="5A37D640" w:rsidR="5F7FAA81" w:rsidRDefault="5F7FAA81">
      <w:bookmarkStart w:id="4" w:name="_Int_c8zCOk2i"/>
      <w:r>
        <w:t>En Ecuador varios de los laboratorios clínicos categorizados como de primer nivel son los que más necesitan del desarrollo de un software que les permita el agendar citas de manera automática y de esta manera ahorrase largos intervalos de tiempo en la atención del cliente.</w:t>
      </w:r>
      <w:bookmarkEnd w:id="4"/>
    </w:p>
    <w:p w14:paraId="09F214C6" w14:textId="2B212A73" w:rsidR="5F7FAA81" w:rsidRDefault="5F7FAA81">
      <w:r>
        <w:t>En este medio hemos llegado a la resolución de automatizar dicho proceso en preocupación de los pacientes y los empresarios de dichos laboratorios clínicos, como respuesta a la competencia de los grandes laboratorios clínicos categorizados como nivel 4.</w:t>
      </w:r>
    </w:p>
    <w:p w14:paraId="7A3E1E52" w14:textId="37C34AA6" w:rsidR="451D91E8" w:rsidRDefault="451D91E8" w:rsidP="451D91E8"/>
    <w:p w14:paraId="4F2F5A5E" w14:textId="74B819B0" w:rsidR="4019E0D6" w:rsidRDefault="4019E0D6" w:rsidP="2605C8D3"/>
    <w:p w14:paraId="590A367E" w14:textId="0260CBA5" w:rsidR="4019E0D6" w:rsidRDefault="4019E0D6" w:rsidP="7398C6CF"/>
    <w:p w14:paraId="3E7EC094" w14:textId="68E25D51" w:rsidR="4019E0D6" w:rsidRDefault="4019E0D6" w:rsidP="1BFA8F5C"/>
    <w:p w14:paraId="008F8FE1" w14:textId="0C849578" w:rsidR="005C5787" w:rsidRDefault="00AF04B7" w:rsidP="5FCD97BE">
      <w:pPr>
        <w:pStyle w:val="Ttulo1"/>
        <w:ind w:firstLine="0"/>
      </w:pPr>
      <w:bookmarkStart w:id="5" w:name="_tv0c0gw5agyw" w:colFirst="0" w:colLast="0"/>
      <w:bookmarkStart w:id="6" w:name="_Toc46404483"/>
      <w:bookmarkStart w:id="7" w:name="_Toc168323179"/>
      <w:bookmarkEnd w:id="5"/>
      <w:r w:rsidRPr="00A053FD">
        <w:lastRenderedPageBreak/>
        <w:t>Planteamiento del trabajo</w:t>
      </w:r>
      <w:bookmarkStart w:id="8" w:name="_4vmcuzlpl88p" w:colFirst="0" w:colLast="0"/>
      <w:bookmarkStart w:id="9" w:name="_Toc46404484"/>
      <w:bookmarkEnd w:id="6"/>
      <w:bookmarkEnd w:id="8"/>
      <w:bookmarkEnd w:id="7"/>
    </w:p>
    <w:p w14:paraId="19940B9B" w14:textId="2894BA06" w:rsidR="575DF992" w:rsidRDefault="00A45654" w:rsidP="2ECB2E48">
      <w:pPr>
        <w:pStyle w:val="Ttulo2"/>
      </w:pPr>
      <w:bookmarkStart w:id="10" w:name="_Toc168323180"/>
      <w:r w:rsidRPr="00741D36">
        <w:t>Formulación del problema</w:t>
      </w:r>
      <w:bookmarkEnd w:id="9"/>
      <w:bookmarkEnd w:id="10"/>
    </w:p>
    <w:p w14:paraId="53CA36C3" w14:textId="31BB2EA4" w:rsidR="0273B6C2" w:rsidRDefault="0273B6C2" w:rsidP="3E5A7A72">
      <w:r>
        <w:t>En el laboratorio clínico especializado “</w:t>
      </w:r>
      <w:proofErr w:type="spellStart"/>
      <w:r>
        <w:t>LabCorp</w:t>
      </w:r>
      <w:proofErr w:type="spellEnd"/>
      <w:r>
        <w:t xml:space="preserve">” que está localizado en </w:t>
      </w:r>
      <w:r w:rsidR="4145C614">
        <w:t>la provincia de Tungurahua</w:t>
      </w:r>
      <w:r w:rsidR="18ED585B">
        <w:t xml:space="preserve">, ciudad de Ambato. La </w:t>
      </w:r>
      <w:proofErr w:type="spellStart"/>
      <w:r w:rsidR="18ED585B">
        <w:t>Mgs</w:t>
      </w:r>
      <w:proofErr w:type="spellEnd"/>
      <w:r w:rsidR="18ED585B">
        <w:t xml:space="preserve">. Lcda. Jessica Monge, se ha encargado a </w:t>
      </w:r>
      <w:r w:rsidR="51E350B2">
        <w:t>través</w:t>
      </w:r>
      <w:r w:rsidR="18ED585B">
        <w:t xml:space="preserve"> del tiempo de vida de su emprendimiento</w:t>
      </w:r>
      <w:r w:rsidR="3B61889A">
        <w:t>, se ha ocupado en</w:t>
      </w:r>
      <w:r w:rsidR="18ED585B">
        <w:t xml:space="preserve"> llevar los procesos de </w:t>
      </w:r>
      <w:r w:rsidR="009B3836">
        <w:t>administración y gestión en sus tiempos libres, llevando varias horas de trabajo extras a parte de sus obligaciones como licenciada en el instituto ISTE y como profesional de la salud publica en un Centr</w:t>
      </w:r>
      <w:r w:rsidR="5A240BA4">
        <w:t xml:space="preserve">o de Salud Pública. </w:t>
      </w:r>
    </w:p>
    <w:p w14:paraId="242493F9" w14:textId="4DF7B7D4" w:rsidR="579EC0E8" w:rsidRDefault="0952EE89" w:rsidP="579EC0E8">
      <w:r>
        <w:t>Los procesos de contabilidad, seguimiento clínico de los pacientes, marketing, registros y atención de los clientes es un largo proce</w:t>
      </w:r>
      <w:r w:rsidR="46E74C02">
        <w:t xml:space="preserve">so, sin embargo, el más tedioso es la </w:t>
      </w:r>
      <w:proofErr w:type="spellStart"/>
      <w:r w:rsidR="46E74C02">
        <w:t>agendacion</w:t>
      </w:r>
      <w:proofErr w:type="spellEnd"/>
      <w:r w:rsidR="46E74C02">
        <w:t xml:space="preserve"> de citas de </w:t>
      </w:r>
      <w:r w:rsidR="585027ED">
        <w:t>manera manual por WhatsApp o en otros casos en una hoja de papel, en la</w:t>
      </w:r>
      <w:r w:rsidR="46E74C02">
        <w:t xml:space="preserve"> atención del paciente en el laboratorio.</w:t>
      </w:r>
      <w:r w:rsidR="64D15441">
        <w:t xml:space="preserve"> </w:t>
      </w:r>
    </w:p>
    <w:p w14:paraId="6D334A90" w14:textId="12FDB9CF" w:rsidR="64D15441" w:rsidRDefault="64D15441" w:rsidP="2E3EEE9A">
      <w:r>
        <w:t>Existen programas de software que resuelven dichos problemas, no obstante, son muy caros o su interfaz es muy difícil de entender para el paciente o para</w:t>
      </w:r>
      <w:r w:rsidR="15A19100">
        <w:t xml:space="preserve"> el encargado del agendamiento de citas.</w:t>
      </w:r>
    </w:p>
    <w:p w14:paraId="5171E96C" w14:textId="4EEEE5BC" w:rsidR="0F935EFF" w:rsidRDefault="0F935EFF" w:rsidP="0F935EFF"/>
    <w:p w14:paraId="0E9FE7FE" w14:textId="0D52561E" w:rsidR="574302D5" w:rsidRDefault="574302D5" w:rsidP="574302D5"/>
    <w:p w14:paraId="4E5E9CB8" w14:textId="56EFA6EC" w:rsidR="579EC0E8" w:rsidRDefault="46E74C02" w:rsidP="579EC0E8">
      <w:r>
        <w:t xml:space="preserve"> </w:t>
      </w:r>
    </w:p>
    <w:p w14:paraId="2F99341B" w14:textId="4E75551B" w:rsidR="1A859262" w:rsidRDefault="1A859262" w:rsidP="1A859262"/>
    <w:p w14:paraId="10C2CFA2" w14:textId="4F62B5AE" w:rsidR="1A859262" w:rsidRDefault="1A859262" w:rsidP="1A859262"/>
    <w:p w14:paraId="7A32C54F" w14:textId="51E2517F" w:rsidR="5DC49978" w:rsidRDefault="5DC49978" w:rsidP="5DC49978"/>
    <w:p w14:paraId="0205D8C8" w14:textId="2CC5BDC0" w:rsidR="57B35B77" w:rsidRDefault="57B35B77" w:rsidP="57B35B77"/>
    <w:p w14:paraId="79D3D542" w14:textId="3B5ABD41" w:rsidR="00AF04B7" w:rsidRPr="00741D36" w:rsidRDefault="00AF04B7" w:rsidP="005C5787">
      <w:pPr>
        <w:pStyle w:val="Ttulo2"/>
      </w:pPr>
      <w:bookmarkStart w:id="11" w:name="_Toc46404485"/>
      <w:bookmarkStart w:id="12" w:name="_Toc168323181"/>
      <w:r w:rsidRPr="00741D36">
        <w:lastRenderedPageBreak/>
        <w:t>Justificación</w:t>
      </w:r>
      <w:bookmarkEnd w:id="11"/>
      <w:bookmarkEnd w:id="12"/>
    </w:p>
    <w:p w14:paraId="4BEB5F59" w14:textId="5AC3A068" w:rsidR="5555AD17" w:rsidRDefault="47107AF4" w:rsidP="5555AD17">
      <w:r>
        <w:t xml:space="preserve">El desarrollo de la página web es dar asistencia a los que conforman el ente en medicina sobre laboratorio clínico, para la </w:t>
      </w:r>
      <w:r w:rsidR="4E8EBBAE">
        <w:t xml:space="preserve">automatización y optimización </w:t>
      </w:r>
      <w:r w:rsidR="422534F9">
        <w:t xml:space="preserve">del sistema de agendar citas. De manera </w:t>
      </w:r>
      <w:r w:rsidR="173B25C7">
        <w:t xml:space="preserve">considerable mejoramos la </w:t>
      </w:r>
      <w:r w:rsidR="5E9BE658">
        <w:t>gestión</w:t>
      </w:r>
      <w:r w:rsidR="173B25C7">
        <w:t xml:space="preserve"> del tiempo </w:t>
      </w:r>
      <w:r w:rsidR="34D72ECE">
        <w:t>con el</w:t>
      </w:r>
      <w:r w:rsidR="1C44C3D1">
        <w:t xml:space="preserve"> desarrollo de la página web.</w:t>
      </w:r>
    </w:p>
    <w:p w14:paraId="43DD6895" w14:textId="77777777" w:rsidR="003E2DCA" w:rsidRPr="00A053FD" w:rsidRDefault="00A45654" w:rsidP="005C5787">
      <w:pPr>
        <w:pStyle w:val="Ttulo1"/>
      </w:pPr>
      <w:bookmarkStart w:id="13" w:name="_i9tr9kozscvk" w:colFirst="0" w:colLast="0"/>
      <w:bookmarkStart w:id="14" w:name="_jpl0t0crsz0r" w:colFirst="0" w:colLast="0"/>
      <w:bookmarkStart w:id="15" w:name="_Toc46404486"/>
      <w:bookmarkStart w:id="16" w:name="_Toc168323182"/>
      <w:bookmarkEnd w:id="13"/>
      <w:bookmarkEnd w:id="14"/>
      <w:r w:rsidRPr="00A053FD">
        <w:t>Sistema de Objetivos</w:t>
      </w:r>
      <w:bookmarkEnd w:id="15"/>
      <w:bookmarkEnd w:id="16"/>
      <w:r w:rsidRPr="00A053FD">
        <w:t xml:space="preserve"> </w:t>
      </w:r>
      <w:bookmarkStart w:id="17" w:name="_t0itilsq0o1p" w:colFirst="0" w:colLast="0"/>
      <w:bookmarkEnd w:id="17"/>
    </w:p>
    <w:p w14:paraId="069F18C3" w14:textId="48A79FE1" w:rsidR="00A45654" w:rsidRPr="00741D36" w:rsidRDefault="00A45654" w:rsidP="005C5787">
      <w:pPr>
        <w:pStyle w:val="Ttulo2"/>
      </w:pPr>
      <w:bookmarkStart w:id="18" w:name="_Toc46404487"/>
      <w:bookmarkStart w:id="19" w:name="_Toc168323183"/>
      <w:r w:rsidRPr="00741D36">
        <w:t>Objetivo General</w:t>
      </w:r>
      <w:bookmarkEnd w:id="18"/>
      <w:bookmarkEnd w:id="19"/>
    </w:p>
    <w:p w14:paraId="20859735" w14:textId="3BB16933" w:rsidR="00AF04B7" w:rsidRPr="005C5787" w:rsidRDefault="0072606B" w:rsidP="00241861">
      <w:pPr>
        <w:rPr>
          <w:lang w:eastAsia="es-EC"/>
        </w:rPr>
      </w:pPr>
      <w:r>
        <w:rPr>
          <w:lang w:eastAsia="es-EC"/>
        </w:rPr>
        <w:t>Desarrollar y diseñar</w:t>
      </w:r>
      <w:r w:rsidR="00241861">
        <w:rPr>
          <w:lang w:eastAsia="es-EC"/>
        </w:rPr>
        <w:t xml:space="preserve"> una </w:t>
      </w:r>
      <w:r w:rsidR="00793047">
        <w:rPr>
          <w:lang w:eastAsia="es-EC"/>
        </w:rPr>
        <w:t>página</w:t>
      </w:r>
      <w:r w:rsidR="00241861">
        <w:rPr>
          <w:lang w:eastAsia="es-EC"/>
        </w:rPr>
        <w:t xml:space="preserve"> web</w:t>
      </w:r>
      <w:r w:rsidR="00793047">
        <w:rPr>
          <w:lang w:eastAsia="es-EC"/>
        </w:rPr>
        <w:t xml:space="preserve"> </w:t>
      </w:r>
      <w:r w:rsidR="0033170E">
        <w:rPr>
          <w:lang w:eastAsia="es-EC"/>
        </w:rPr>
        <w:t xml:space="preserve">para un laboratorio </w:t>
      </w:r>
      <w:r w:rsidR="0090096D">
        <w:rPr>
          <w:lang w:eastAsia="es-EC"/>
        </w:rPr>
        <w:t>clínico</w:t>
      </w:r>
      <w:r w:rsidR="0033170E">
        <w:rPr>
          <w:lang w:eastAsia="es-EC"/>
        </w:rPr>
        <w:t xml:space="preserve"> que facilite </w:t>
      </w:r>
      <w:r w:rsidR="007A0587">
        <w:rPr>
          <w:lang w:eastAsia="es-EC"/>
        </w:rPr>
        <w:t>el proceso de</w:t>
      </w:r>
      <w:r w:rsidR="00720656">
        <w:rPr>
          <w:lang w:eastAsia="es-EC"/>
        </w:rPr>
        <w:t xml:space="preserve"> asignación de citas </w:t>
      </w:r>
      <w:r w:rsidR="007A0587">
        <w:rPr>
          <w:lang w:eastAsia="es-EC"/>
        </w:rPr>
        <w:t>médicas para los pacientes</w:t>
      </w:r>
      <w:r w:rsidR="00720656">
        <w:rPr>
          <w:lang w:eastAsia="es-EC"/>
        </w:rPr>
        <w:t xml:space="preserve"> de manera eficiente y segura, </w:t>
      </w:r>
      <w:r w:rsidR="0090096D">
        <w:rPr>
          <w:lang w:eastAsia="es-EC"/>
        </w:rPr>
        <w:t xml:space="preserve">para </w:t>
      </w:r>
      <w:r w:rsidR="007A0587">
        <w:rPr>
          <w:lang w:eastAsia="es-EC"/>
        </w:rPr>
        <w:t xml:space="preserve">reducir la </w:t>
      </w:r>
      <w:r w:rsidR="0051672E">
        <w:rPr>
          <w:lang w:eastAsia="es-EC"/>
        </w:rPr>
        <w:t>carga</w:t>
      </w:r>
      <w:r w:rsidR="007A0587">
        <w:rPr>
          <w:lang w:eastAsia="es-EC"/>
        </w:rPr>
        <w:t xml:space="preserve"> administrati</w:t>
      </w:r>
      <w:r w:rsidR="00BB7B45">
        <w:rPr>
          <w:lang w:eastAsia="es-EC"/>
        </w:rPr>
        <w:t>va</w:t>
      </w:r>
      <w:r w:rsidR="006075BE">
        <w:rPr>
          <w:lang w:eastAsia="es-EC"/>
        </w:rPr>
        <w:t xml:space="preserve">, mediante </w:t>
      </w:r>
      <w:r w:rsidR="00BB7B45">
        <w:rPr>
          <w:lang w:eastAsia="es-EC"/>
        </w:rPr>
        <w:t>la creación de una</w:t>
      </w:r>
      <w:r w:rsidR="00CB5E19">
        <w:rPr>
          <w:lang w:eastAsia="es-EC"/>
        </w:rPr>
        <w:t xml:space="preserve"> </w:t>
      </w:r>
      <w:r w:rsidR="00BB7B45">
        <w:rPr>
          <w:lang w:eastAsia="es-EC"/>
        </w:rPr>
        <w:t>página</w:t>
      </w:r>
      <w:r w:rsidR="00CB5E19">
        <w:rPr>
          <w:lang w:eastAsia="es-EC"/>
        </w:rPr>
        <w:t xml:space="preserve"> intuitiva y ami</w:t>
      </w:r>
      <w:r w:rsidR="00360ADA">
        <w:rPr>
          <w:lang w:eastAsia="es-EC"/>
        </w:rPr>
        <w:t xml:space="preserve">gable </w:t>
      </w:r>
      <w:r w:rsidR="00BB7B45">
        <w:rPr>
          <w:lang w:eastAsia="es-EC"/>
        </w:rPr>
        <w:t xml:space="preserve">que </w:t>
      </w:r>
      <w:r w:rsidR="00360ADA">
        <w:rPr>
          <w:lang w:eastAsia="es-EC"/>
        </w:rPr>
        <w:t>garanti</w:t>
      </w:r>
      <w:r w:rsidR="00BB7B45">
        <w:rPr>
          <w:lang w:eastAsia="es-EC"/>
        </w:rPr>
        <w:t>ce</w:t>
      </w:r>
      <w:r w:rsidR="00360ADA">
        <w:rPr>
          <w:lang w:eastAsia="es-EC"/>
        </w:rPr>
        <w:t xml:space="preserve"> la confidencialidad </w:t>
      </w:r>
      <w:r w:rsidR="00BB7B45">
        <w:rPr>
          <w:lang w:eastAsia="es-EC"/>
        </w:rPr>
        <w:t xml:space="preserve">de la información </w:t>
      </w:r>
      <w:r w:rsidR="00360ADA">
        <w:rPr>
          <w:lang w:eastAsia="es-EC"/>
        </w:rPr>
        <w:t>personal.</w:t>
      </w:r>
    </w:p>
    <w:p w14:paraId="44D5710B" w14:textId="6B95E8D1" w:rsidR="0092674E" w:rsidRDefault="00A45654" w:rsidP="00235E6A">
      <w:pPr>
        <w:pStyle w:val="Ttulo2"/>
      </w:pPr>
      <w:bookmarkStart w:id="20" w:name="_nybn4wc611q4" w:colFirst="0" w:colLast="0"/>
      <w:bookmarkStart w:id="21" w:name="_Toc46404488"/>
      <w:bookmarkStart w:id="22" w:name="_Toc168323184"/>
      <w:bookmarkEnd w:id="20"/>
      <w:r w:rsidRPr="00741D36">
        <w:t>Objetivos Específicos</w:t>
      </w:r>
      <w:bookmarkEnd w:id="21"/>
      <w:bookmarkEnd w:id="22"/>
    </w:p>
    <w:p w14:paraId="15420731" w14:textId="6C6CD0F8" w:rsidR="00AF3C1F" w:rsidRPr="00AF3C1F" w:rsidRDefault="00DD2E15" w:rsidP="00AF3C1F">
      <w:pPr>
        <w:rPr>
          <w:lang w:val="es-ES" w:eastAsia="es-EC"/>
        </w:rPr>
      </w:pPr>
      <w:r w:rsidRPr="01170017">
        <w:rPr>
          <w:lang w:val="es-ES" w:eastAsia="es-EC"/>
        </w:rPr>
        <w:t xml:space="preserve">Implementar </w:t>
      </w:r>
      <w:r w:rsidR="00C605E1" w:rsidRPr="01170017">
        <w:rPr>
          <w:lang w:val="es-ES" w:eastAsia="es-EC"/>
        </w:rPr>
        <w:t xml:space="preserve">un apartado de </w:t>
      </w:r>
      <w:r w:rsidR="0092674E" w:rsidRPr="01170017">
        <w:rPr>
          <w:lang w:val="es-ES" w:eastAsia="es-EC"/>
        </w:rPr>
        <w:t>búsqueda</w:t>
      </w:r>
      <w:r w:rsidR="00C605E1" w:rsidRPr="01170017">
        <w:rPr>
          <w:lang w:val="es-ES" w:eastAsia="es-EC"/>
        </w:rPr>
        <w:t xml:space="preserve"> dentro de la plataforma que permita encontrar </w:t>
      </w:r>
      <w:r w:rsidR="00F3412F">
        <w:rPr>
          <w:lang w:val="es" w:eastAsia="es-EC"/>
        </w:rPr>
        <w:t xml:space="preserve">las pruebas de laboratorio especificas </w:t>
      </w:r>
      <w:r w:rsidR="00E2387E">
        <w:rPr>
          <w:lang w:val="es" w:eastAsia="es-EC"/>
        </w:rPr>
        <w:t xml:space="preserve">requeridas por el paciente, </w:t>
      </w:r>
      <w:r w:rsidR="0092674E">
        <w:rPr>
          <w:lang w:val="es" w:eastAsia="es-EC"/>
        </w:rPr>
        <w:t>ubicaciones de manera rápida y eficaz</w:t>
      </w:r>
      <w:r w:rsidR="000B5681">
        <w:rPr>
          <w:lang w:val="es" w:eastAsia="es-EC"/>
        </w:rPr>
        <w:t>.</w:t>
      </w:r>
    </w:p>
    <w:p w14:paraId="2406CA6C" w14:textId="2E6F085A" w:rsidR="001C0E60" w:rsidRDefault="00F80286" w:rsidP="00A91809">
      <w:pPr>
        <w:rPr>
          <w:lang w:val="es-ES" w:eastAsia="es-EC"/>
        </w:rPr>
      </w:pPr>
      <w:r w:rsidRPr="6A546711">
        <w:rPr>
          <w:lang w:val="es-ES" w:eastAsia="es-EC"/>
        </w:rPr>
        <w:t xml:space="preserve">Realizar un calendario interactivo, en el cual los pacientes sean capaces de </w:t>
      </w:r>
      <w:r w:rsidR="004A62B1" w:rsidRPr="6A546711">
        <w:rPr>
          <w:lang w:val="es-ES" w:eastAsia="es-EC"/>
        </w:rPr>
        <w:t xml:space="preserve">seleccionar fechas, horarios disponibles para la asignación de citas </w:t>
      </w:r>
      <w:r w:rsidR="00397743" w:rsidRPr="6A546711">
        <w:rPr>
          <w:lang w:val="es-ES" w:eastAsia="es-EC"/>
        </w:rPr>
        <w:t>médicas</w:t>
      </w:r>
      <w:r w:rsidR="004A62B1" w:rsidRPr="6A546711">
        <w:rPr>
          <w:lang w:val="es-ES" w:eastAsia="es-EC"/>
        </w:rPr>
        <w:t>,</w:t>
      </w:r>
      <w:r w:rsidR="00397743">
        <w:rPr>
          <w:lang w:val="es-ES" w:eastAsia="es-EC"/>
        </w:rPr>
        <w:t xml:space="preserve"> </w:t>
      </w:r>
      <w:r w:rsidR="000D5D5C">
        <w:rPr>
          <w:lang w:val="es-ES" w:eastAsia="es-EC"/>
        </w:rPr>
        <w:t xml:space="preserve">reduciendo </w:t>
      </w:r>
      <w:r w:rsidR="001C0E60">
        <w:rPr>
          <w:lang w:val="es-ES" w:eastAsia="es-EC"/>
        </w:rPr>
        <w:t>la intervención por llamadas al personal administrativo.</w:t>
      </w:r>
    </w:p>
    <w:p w14:paraId="746075EB" w14:textId="51BB7B26" w:rsidR="00A91809" w:rsidRPr="00A91809" w:rsidRDefault="00641758" w:rsidP="00641758">
      <w:pPr>
        <w:rPr>
          <w:lang w:val="es-ES" w:eastAsia="es-EC"/>
        </w:rPr>
      </w:pPr>
      <w:r>
        <w:rPr>
          <w:lang w:val="es-ES" w:eastAsia="es-EC"/>
        </w:rPr>
        <w:t>Desarrollar un sistema de notificaciones personalizadas que informe a los pacientes la asignación de la cita y este sea recibido mediante WhatsApp.</w:t>
      </w:r>
    </w:p>
    <w:p w14:paraId="4FCD349C" w14:textId="77777777" w:rsidR="00BF60F5" w:rsidRDefault="00BF60F5" w:rsidP="006A7BAC">
      <w:pPr>
        <w:pStyle w:val="Ttulo1"/>
      </w:pPr>
      <w:bookmarkStart w:id="23" w:name="_gxkcl4xqwud2" w:colFirst="0" w:colLast="0"/>
      <w:bookmarkStart w:id="24" w:name="_Toc46404489"/>
      <w:bookmarkEnd w:id="23"/>
    </w:p>
    <w:p w14:paraId="3538D241" w14:textId="7C0DBF30" w:rsidR="00A45654" w:rsidRPr="00A053FD" w:rsidRDefault="00A45654" w:rsidP="006A7BAC">
      <w:pPr>
        <w:pStyle w:val="Ttulo1"/>
      </w:pPr>
      <w:bookmarkStart w:id="25" w:name="_Toc168323185"/>
      <w:r w:rsidRPr="00A053FD">
        <w:t>Alcance</w:t>
      </w:r>
      <w:bookmarkEnd w:id="24"/>
      <w:bookmarkEnd w:id="25"/>
      <w:r w:rsidRPr="00A053FD">
        <w:t xml:space="preserve"> </w:t>
      </w:r>
    </w:p>
    <w:p w14:paraId="62247974" w14:textId="2BD75D6C" w:rsidR="6B3177ED" w:rsidRDefault="00122E54" w:rsidP="00BD5D1C">
      <w:r w:rsidRPr="00122E54">
        <w:t xml:space="preserve">Diseñar una página web que facilite la programación de citas médicas mediante un horario interactivo, priorizando la usabilidad. Se llevarán a cabo pruebas exhaustivas para garantizar el correcto funcionamiento del sistema, incluyendo simulaciones de envío de información, citas y disponibilidad de horarios. Cada opción y sección de la página web será configurada para garantizar </w:t>
      </w:r>
      <w:r w:rsidR="00325D27">
        <w:t xml:space="preserve">el </w:t>
      </w:r>
      <w:r w:rsidRPr="00122E54">
        <w:t>desempeño</w:t>
      </w:r>
      <w:r w:rsidR="00325D27">
        <w:t xml:space="preserve"> correcto</w:t>
      </w:r>
      <w:r w:rsidRPr="00122E54">
        <w:t xml:space="preserve"> y coherencia con los requisitos </w:t>
      </w:r>
      <w:r w:rsidR="00325D27">
        <w:t xml:space="preserve">planteados </w:t>
      </w:r>
      <w:r w:rsidRPr="00122E54">
        <w:t>del proyecto.</w:t>
      </w:r>
    </w:p>
    <w:p w14:paraId="65446756" w14:textId="67D5F713" w:rsidR="2231C00F" w:rsidRDefault="2231C00F" w:rsidP="7F21EFC5"/>
    <w:p w14:paraId="14647183" w14:textId="006DE919" w:rsidR="00A45654" w:rsidRDefault="00A45654" w:rsidP="006A7BAC">
      <w:pPr>
        <w:pStyle w:val="Ttulo1"/>
      </w:pPr>
      <w:bookmarkStart w:id="26" w:name="_Toc168323186"/>
      <w:r w:rsidRPr="00A053FD">
        <w:t>Marco Teórico</w:t>
      </w:r>
      <w:bookmarkEnd w:id="26"/>
    </w:p>
    <w:p w14:paraId="39B0C122" w14:textId="1E06DBDB" w:rsidR="00BD5D1C" w:rsidRDefault="001311DC" w:rsidP="001311DC">
      <w:pPr>
        <w:pStyle w:val="Ttulo2"/>
      </w:pPr>
      <w:bookmarkStart w:id="27" w:name="_Toc168323187"/>
      <w:r>
        <w:t>Lenguajes de Programación</w:t>
      </w:r>
      <w:bookmarkEnd w:id="27"/>
    </w:p>
    <w:p w14:paraId="60996215" w14:textId="5E55746A" w:rsidR="001311DC" w:rsidRDefault="005F10C1" w:rsidP="00833422">
      <w:pPr>
        <w:rPr>
          <w:lang w:eastAsia="es-EC"/>
        </w:rPr>
      </w:pPr>
      <w:r w:rsidRPr="08C3E585">
        <w:rPr>
          <w:lang w:val="es-ES" w:eastAsia="es-EC"/>
        </w:rPr>
        <w:t xml:space="preserve">Un lenguaje de programación es aquel que cuenta con instrucciones </w:t>
      </w:r>
      <w:r w:rsidR="009A1794" w:rsidRPr="08C3E585">
        <w:rPr>
          <w:lang w:val="es-ES" w:eastAsia="es-EC"/>
        </w:rPr>
        <w:t>a través del cual el programador</w:t>
      </w:r>
      <w:r w:rsidR="009E307F" w:rsidRPr="08C3E585">
        <w:rPr>
          <w:lang w:val="es-ES" w:eastAsia="es-EC"/>
        </w:rPr>
        <w:t xml:space="preserve"> </w:t>
      </w:r>
      <w:r w:rsidR="003D1B0F" w:rsidRPr="08C3E585">
        <w:rPr>
          <w:lang w:val="es-ES" w:eastAsia="es-EC"/>
        </w:rPr>
        <w:t>interactúa</w:t>
      </w:r>
      <w:r w:rsidR="009E307F" w:rsidRPr="08C3E585">
        <w:rPr>
          <w:lang w:val="es-ES" w:eastAsia="es-EC"/>
        </w:rPr>
        <w:t xml:space="preserve"> con </w:t>
      </w:r>
      <w:r w:rsidR="00B054AC">
        <w:rPr>
          <w:lang w:val="es" w:eastAsia="es-EC"/>
        </w:rPr>
        <w:t>la computadora</w:t>
      </w:r>
      <w:r w:rsidR="003D1B0F">
        <w:rPr>
          <w:lang w:val="es" w:eastAsia="es-EC"/>
        </w:rPr>
        <w:t>, s</w:t>
      </w:r>
      <w:r w:rsidR="00B054AC">
        <w:rPr>
          <w:lang w:val="es" w:eastAsia="es-EC"/>
        </w:rPr>
        <w:t xml:space="preserve">egún </w:t>
      </w:r>
      <w:r w:rsidR="000150C1" w:rsidRPr="000150C1">
        <w:rPr>
          <w:lang w:eastAsia="es-EC"/>
        </w:rPr>
        <w:t>Mendoza (2023)</w:t>
      </w:r>
      <w:r w:rsidR="000150C1">
        <w:rPr>
          <w:lang w:eastAsia="es-EC"/>
        </w:rPr>
        <w:t xml:space="preserve"> “</w:t>
      </w:r>
      <w:r w:rsidR="003D1B0F" w:rsidRPr="003D1B0F">
        <w:rPr>
          <w:lang w:eastAsia="es-EC"/>
        </w:rPr>
        <w:t>Un lenguaje de programación nos permite comunicarnos con las computadoras a través de algoritmos e instrucciones escritas en una sintaxis que la computadora entiende</w:t>
      </w:r>
      <w:r w:rsidR="00516FD5">
        <w:rPr>
          <w:lang w:eastAsia="es-EC"/>
        </w:rPr>
        <w:t xml:space="preserve"> en lenguaje de maquina</w:t>
      </w:r>
      <w:r w:rsidR="000150C1">
        <w:rPr>
          <w:lang w:eastAsia="es-EC"/>
        </w:rPr>
        <w:t>”</w:t>
      </w:r>
      <w:r w:rsidR="00516FD5">
        <w:rPr>
          <w:lang w:eastAsia="es-EC"/>
        </w:rPr>
        <w:t>.</w:t>
      </w:r>
    </w:p>
    <w:p w14:paraId="53E58587" w14:textId="0B97FAB8" w:rsidR="00ED38CF" w:rsidRDefault="00C8144D" w:rsidP="00833422">
      <w:pPr>
        <w:rPr>
          <w:lang w:eastAsia="es-EC"/>
        </w:rPr>
      </w:pPr>
      <w:r w:rsidRPr="00C8144D">
        <w:rPr>
          <w:lang w:eastAsia="es-EC"/>
        </w:rPr>
        <w:t>Los lenguajes de programación, a pesar de sus diversas sintaxis, comparten una lógica e idea fundamentales en el proceso de desarrollo de software. Esto implica que, aunque cada lenguaje pueda tener su propia estructura y forma de expresar instrucciones, todos se rigen por los mismos principios básicos de la programación. Estos principios incluyen conceptos esenciales como variables, estructuras de control, funciones y manejo de datos, lo que facilita a los programadores la transición entre diferentes lenguajes</w:t>
      </w:r>
      <w:r w:rsidR="00912A10">
        <w:rPr>
          <w:lang w:eastAsia="es-EC"/>
        </w:rPr>
        <w:t>.</w:t>
      </w:r>
    </w:p>
    <w:p w14:paraId="100E1C54" w14:textId="77777777" w:rsidR="00E7262E" w:rsidRDefault="00E7262E" w:rsidP="00833422">
      <w:pPr>
        <w:rPr>
          <w:lang w:eastAsia="es-EC"/>
        </w:rPr>
      </w:pPr>
    </w:p>
    <w:p w14:paraId="0E4EB214" w14:textId="2D5DF35F" w:rsidR="006D0B6B" w:rsidRDefault="006D0B6B" w:rsidP="006D0B6B">
      <w:pPr>
        <w:pStyle w:val="Descripcin"/>
        <w:keepNext/>
        <w:rPr>
          <w:b/>
          <w:bCs/>
          <w:i w:val="0"/>
          <w:iCs w:val="0"/>
          <w:color w:val="auto"/>
          <w:sz w:val="24"/>
          <w:szCs w:val="24"/>
        </w:rPr>
      </w:pPr>
      <w:r w:rsidRPr="0065071E">
        <w:rPr>
          <w:b/>
          <w:bCs/>
          <w:i w:val="0"/>
          <w:iCs w:val="0"/>
          <w:color w:val="auto"/>
          <w:sz w:val="24"/>
          <w:szCs w:val="24"/>
        </w:rPr>
        <w:lastRenderedPageBreak/>
        <w:t xml:space="preserve">Figura </w:t>
      </w:r>
      <w:r w:rsidRPr="0065071E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65071E">
        <w:rPr>
          <w:b/>
          <w:bCs/>
          <w:i w:val="0"/>
          <w:iCs w:val="0"/>
          <w:color w:val="auto"/>
          <w:sz w:val="24"/>
          <w:szCs w:val="24"/>
        </w:rPr>
        <w:instrText xml:space="preserve"> SEQ Figura \* ARABIC </w:instrText>
      </w:r>
      <w:r w:rsidRPr="0065071E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65071E">
        <w:rPr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65071E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</w:p>
    <w:p w14:paraId="1363D6B7" w14:textId="1B78846A" w:rsidR="004D2A22" w:rsidRPr="004D2A22" w:rsidRDefault="004D2A22" w:rsidP="004D2A22">
      <w:pPr>
        <w:rPr>
          <w:i/>
          <w:iCs/>
        </w:rPr>
      </w:pPr>
      <w:r w:rsidRPr="004D2A22">
        <w:rPr>
          <w:i/>
          <w:iCs/>
        </w:rPr>
        <w:t xml:space="preserve">Lenguajes de programación </w:t>
      </w:r>
    </w:p>
    <w:p w14:paraId="1ACB1797" w14:textId="77777777" w:rsidR="00265A03" w:rsidRDefault="00265A03" w:rsidP="00265A03">
      <w:pPr>
        <w:jc w:val="center"/>
        <w:rPr>
          <w:lang w:eastAsia="es-EC"/>
        </w:rPr>
      </w:pPr>
      <w:r>
        <w:rPr>
          <w:noProof/>
        </w:rPr>
        <w:drawing>
          <wp:inline distT="0" distB="0" distL="0" distR="0" wp14:anchorId="373A17EC" wp14:editId="1845C675">
            <wp:extent cx="3032664" cy="1694180"/>
            <wp:effectExtent l="0" t="0" r="0" b="1270"/>
            <wp:docPr id="233179170" name="Imagen 1" descr="Tipos y niveles de lenguajes de programación ejemplos 2024 | AAU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ipos y niveles de lenguajes de programación ejemplos 2024 | AAU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3455" cy="17002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D807FF" w14:textId="665D994E" w:rsidR="00C05CA3" w:rsidRPr="00616062" w:rsidRDefault="007315D9" w:rsidP="00616062">
      <w:r>
        <w:rPr>
          <w:i/>
          <w:iCs/>
          <w:lang w:eastAsia="es-EC"/>
        </w:rPr>
        <w:t xml:space="preserve">Nota: </w:t>
      </w:r>
      <w:r w:rsidR="00342482" w:rsidRPr="00342482">
        <w:rPr>
          <w:i/>
          <w:iCs/>
        </w:rPr>
        <w:t xml:space="preserve">(S/f). Aauniv.com. </w:t>
      </w:r>
      <w:r w:rsidR="00342482" w:rsidRPr="00F43AEA">
        <w:t>Recuperado el 3 de junio de 2024, de https://www.aauniv.com/s/blog/wp-content/uploads/2022/03/lenguajes-de-programacion-1024x572.jpeg</w:t>
      </w:r>
    </w:p>
    <w:p w14:paraId="3AE9E108" w14:textId="59D3833C" w:rsidR="00A45654" w:rsidRDefault="00A45654" w:rsidP="00741D36">
      <w:pPr>
        <w:tabs>
          <w:tab w:val="left" w:pos="284"/>
        </w:tabs>
        <w:spacing w:after="0" w:line="360" w:lineRule="auto"/>
        <w:rPr>
          <w:rStyle w:val="Ttulo2Car"/>
        </w:rPr>
      </w:pPr>
      <w:bookmarkStart w:id="28" w:name="_xzf52ec2gp2" w:colFirst="0" w:colLast="0"/>
      <w:bookmarkStart w:id="29" w:name="_Toc46404490"/>
      <w:bookmarkStart w:id="30" w:name="_Toc168323189"/>
      <w:bookmarkEnd w:id="28"/>
      <w:r w:rsidRPr="006A7BAC">
        <w:rPr>
          <w:rStyle w:val="Ttulo2Car"/>
        </w:rPr>
        <w:t xml:space="preserve">Metodología </w:t>
      </w:r>
      <w:r w:rsidR="003E2DCA" w:rsidRPr="006A7BAC">
        <w:rPr>
          <w:rStyle w:val="Ttulo2Car"/>
        </w:rPr>
        <w:t>(Marco de trabajo 5W+2H)</w:t>
      </w:r>
      <w:bookmarkEnd w:id="29"/>
      <w:bookmarkEnd w:id="30"/>
    </w:p>
    <w:p w14:paraId="01DC0C6E" w14:textId="77777777" w:rsidR="00EF2CD5" w:rsidRDefault="00EF2CD5" w:rsidP="00741D36">
      <w:pPr>
        <w:tabs>
          <w:tab w:val="left" w:pos="284"/>
        </w:tabs>
        <w:spacing w:after="0" w:line="360" w:lineRule="auto"/>
        <w:rPr>
          <w:rStyle w:val="Ttulo2Car"/>
        </w:rPr>
      </w:pPr>
    </w:p>
    <w:p w14:paraId="0E59CACD" w14:textId="725A6C31" w:rsidR="00EF2CD5" w:rsidRDefault="00EF2CD5" w:rsidP="00EF2CD5">
      <w:pPr>
        <w:pStyle w:val="Descripcin"/>
        <w:keepNext/>
        <w:rPr>
          <w:b/>
          <w:bCs/>
          <w:i w:val="0"/>
          <w:iCs w:val="0"/>
          <w:color w:val="auto"/>
          <w:sz w:val="24"/>
          <w:szCs w:val="24"/>
        </w:rPr>
      </w:pPr>
      <w:r w:rsidRPr="00EF2CD5">
        <w:rPr>
          <w:b/>
          <w:bCs/>
          <w:i w:val="0"/>
          <w:iCs w:val="0"/>
          <w:color w:val="auto"/>
          <w:sz w:val="24"/>
          <w:szCs w:val="24"/>
        </w:rPr>
        <w:t xml:space="preserve">Tabla </w:t>
      </w:r>
      <w:r w:rsidRPr="00EF2CD5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EF2CD5">
        <w:rPr>
          <w:b/>
          <w:bCs/>
          <w:i w:val="0"/>
          <w:iCs w:val="0"/>
          <w:color w:val="auto"/>
          <w:sz w:val="24"/>
          <w:szCs w:val="24"/>
        </w:rPr>
        <w:instrText xml:space="preserve"> SEQ Tabla \* ARABIC </w:instrText>
      </w:r>
      <w:r w:rsidRPr="00EF2CD5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="003A00F0">
        <w:rPr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EF2CD5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</w:p>
    <w:p w14:paraId="71B797AD" w14:textId="78EE44C4" w:rsidR="00EF2CD5" w:rsidRPr="00EF2CD5" w:rsidRDefault="00EF2CD5" w:rsidP="00EF2CD5">
      <w:pPr>
        <w:rPr>
          <w:i/>
          <w:iCs/>
        </w:rPr>
      </w:pPr>
      <w:r w:rsidRPr="00EF2CD5">
        <w:rPr>
          <w:i/>
          <w:iCs/>
        </w:rPr>
        <w:t>Metodología de trabajo</w:t>
      </w:r>
      <w:r w:rsidR="00D824C4">
        <w:rPr>
          <w:i/>
          <w:iCs/>
        </w:rPr>
        <w:t xml:space="preserve"> 5W Y 2H</w:t>
      </w:r>
    </w:p>
    <w:tbl>
      <w:tblPr>
        <w:tblW w:w="9081" w:type="dxa"/>
        <w:tblInd w:w="-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196"/>
        <w:gridCol w:w="1047"/>
        <w:gridCol w:w="1526"/>
        <w:gridCol w:w="1297"/>
        <w:gridCol w:w="1170"/>
        <w:gridCol w:w="1364"/>
        <w:gridCol w:w="1481"/>
      </w:tblGrid>
      <w:tr w:rsidR="00C8100A" w:rsidRPr="00C8100A" w14:paraId="2CE85DF4" w14:textId="77777777" w:rsidTr="00696E51">
        <w:trPr>
          <w:trHeight w:val="403"/>
        </w:trPr>
        <w:tc>
          <w:tcPr>
            <w:tcW w:w="1196" w:type="dxa"/>
            <w:shd w:val="clear" w:color="auto" w:fill="auto"/>
            <w:vAlign w:val="center"/>
            <w:hideMark/>
          </w:tcPr>
          <w:p w14:paraId="58A7B380" w14:textId="77777777" w:rsidR="00BC432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Who</w:t>
            </w:r>
          </w:p>
          <w:p w14:paraId="38C9E433" w14:textId="23ADABE2" w:rsidR="00C8100A" w:rsidRPr="00C8100A" w:rsidRDefault="00BC432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(</w:t>
            </w:r>
            <w:r w:rsidR="00C8100A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¿Quién?)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14:paraId="2FC4CC19" w14:textId="77777777" w:rsidR="00BC432A" w:rsidRDefault="00C8100A" w:rsidP="00BC432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What</w:t>
            </w:r>
          </w:p>
          <w:p w14:paraId="344447E1" w14:textId="261286A9" w:rsidR="00C8100A" w:rsidRPr="00C8100A" w:rsidRDefault="00BC432A" w:rsidP="00BC432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(</w:t>
            </w:r>
            <w:r w:rsidR="00C8100A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¿Qué?)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62FA160A" w14:textId="77777777" w:rsidR="00BC432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When</w:t>
            </w:r>
          </w:p>
          <w:p w14:paraId="3A8643ED" w14:textId="6477CCD6" w:rsidR="00C8100A" w:rsidRPr="00C8100A" w:rsidRDefault="00BC432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(</w:t>
            </w:r>
            <w:r w:rsidR="00C8100A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¿Cuándo?)</w:t>
            </w:r>
          </w:p>
        </w:tc>
        <w:tc>
          <w:tcPr>
            <w:tcW w:w="1297" w:type="dxa"/>
            <w:shd w:val="clear" w:color="auto" w:fill="auto"/>
            <w:vAlign w:val="center"/>
            <w:hideMark/>
          </w:tcPr>
          <w:p w14:paraId="133C198F" w14:textId="77777777" w:rsidR="00BC432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Where</w:t>
            </w:r>
          </w:p>
          <w:p w14:paraId="4BE8B5FC" w14:textId="06695DB2" w:rsidR="00C8100A" w:rsidRPr="00C8100A" w:rsidRDefault="00BC432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(</w:t>
            </w:r>
            <w:r w:rsidR="00C8100A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¿Dónde?)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29343101" w14:textId="77777777" w:rsidR="00BC432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Why</w:t>
            </w:r>
          </w:p>
          <w:p w14:paraId="399A6B0D" w14:textId="2F6DFA9D" w:rsidR="00C8100A" w:rsidRPr="00C8100A" w:rsidRDefault="00BC432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(</w:t>
            </w:r>
            <w:r w:rsidR="00C8100A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¿Por qué?)</w:t>
            </w: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14:paraId="27599A0E" w14:textId="77777777" w:rsidR="00BC432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How</w:t>
            </w:r>
          </w:p>
          <w:p w14:paraId="740997C7" w14:textId="27093597" w:rsidR="00C8100A" w:rsidRPr="00C8100A" w:rsidRDefault="00BC432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(</w:t>
            </w:r>
            <w:r w:rsidR="00C8100A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¿Cómo?)</w:t>
            </w:r>
          </w:p>
        </w:tc>
        <w:tc>
          <w:tcPr>
            <w:tcW w:w="1481" w:type="dxa"/>
            <w:shd w:val="clear" w:color="auto" w:fill="auto"/>
            <w:vAlign w:val="center"/>
            <w:hideMark/>
          </w:tcPr>
          <w:p w14:paraId="5C767A48" w14:textId="77777777" w:rsidR="00BC432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How much</w:t>
            </w:r>
          </w:p>
          <w:p w14:paraId="2F10A721" w14:textId="0BEE9FD6" w:rsidR="00C8100A" w:rsidRPr="00C8100A" w:rsidRDefault="00BC432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(</w:t>
            </w:r>
            <w:r w:rsidR="00C8100A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¿Cuánto?)</w:t>
            </w:r>
          </w:p>
        </w:tc>
      </w:tr>
      <w:tr w:rsidR="00C8100A" w:rsidRPr="00C8100A" w14:paraId="32EEEA61" w14:textId="77777777" w:rsidTr="00696E51">
        <w:trPr>
          <w:trHeight w:val="1010"/>
        </w:trPr>
        <w:tc>
          <w:tcPr>
            <w:tcW w:w="1196" w:type="dxa"/>
            <w:shd w:val="clear" w:color="auto" w:fill="auto"/>
            <w:vAlign w:val="center"/>
            <w:hideMark/>
          </w:tcPr>
          <w:p w14:paraId="69691F9F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Equipo de trabajo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14:paraId="00EF09A2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Diseñar una página web para agendar de citas médicas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6D512A6B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Inicio: 29/05/2024           Fin: 02/07/2024</w:t>
            </w:r>
          </w:p>
        </w:tc>
        <w:tc>
          <w:tcPr>
            <w:tcW w:w="1297" w:type="dxa"/>
            <w:shd w:val="clear" w:color="auto" w:fill="auto"/>
            <w:vAlign w:val="center"/>
            <w:hideMark/>
          </w:tcPr>
          <w:p w14:paraId="5DD54F45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Universidad de las Fuerzas Armadas y en casa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5B4EEDF2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Para mejorar la usabilidad y eficiencia en la gestión de citas médicas</w:t>
            </w: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14:paraId="7E0B3B9F" w14:textId="7DEDABC3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Usar lenguajes de </w:t>
            </w:r>
            <w:r w:rsidR="008F7027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programación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 como HTML, CSS </w:t>
            </w:r>
            <w:r w:rsidR="008F7027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además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 </w:t>
            </w:r>
            <w:r w:rsidR="008F7027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del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 programa de FlutterFlow</w:t>
            </w:r>
          </w:p>
        </w:tc>
        <w:tc>
          <w:tcPr>
            <w:tcW w:w="1481" w:type="dxa"/>
            <w:shd w:val="clear" w:color="auto" w:fill="auto"/>
            <w:vAlign w:val="center"/>
            <w:hideMark/>
          </w:tcPr>
          <w:p w14:paraId="0FFB3362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Recursos de hardware y software a utilizarse.</w:t>
            </w:r>
          </w:p>
        </w:tc>
      </w:tr>
      <w:tr w:rsidR="00C8100A" w:rsidRPr="00C8100A" w14:paraId="3A347232" w14:textId="77777777" w:rsidTr="00696E51">
        <w:trPr>
          <w:trHeight w:val="818"/>
        </w:trPr>
        <w:tc>
          <w:tcPr>
            <w:tcW w:w="1196" w:type="dxa"/>
            <w:shd w:val="clear" w:color="auto" w:fill="auto"/>
            <w:vAlign w:val="center"/>
            <w:hideMark/>
          </w:tcPr>
          <w:p w14:paraId="12A2526C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Cliente</w:t>
            </w:r>
          </w:p>
        </w:tc>
        <w:tc>
          <w:tcPr>
            <w:tcW w:w="1047" w:type="dxa"/>
            <w:shd w:val="clear" w:color="auto" w:fill="auto"/>
            <w:vAlign w:val="center"/>
            <w:hideMark/>
          </w:tcPr>
          <w:p w14:paraId="7840C223" w14:textId="7D7F044E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Utilizar la 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página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 web para agendar citas</w:t>
            </w:r>
          </w:p>
        </w:tc>
        <w:tc>
          <w:tcPr>
            <w:tcW w:w="1526" w:type="dxa"/>
            <w:shd w:val="clear" w:color="auto" w:fill="auto"/>
            <w:vAlign w:val="center"/>
            <w:hideMark/>
          </w:tcPr>
          <w:p w14:paraId="6764AECD" w14:textId="5700A459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Desde la 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creación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 y funcionamiento de la 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página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 web</w:t>
            </w:r>
          </w:p>
        </w:tc>
        <w:tc>
          <w:tcPr>
            <w:tcW w:w="1297" w:type="dxa"/>
            <w:shd w:val="clear" w:color="auto" w:fill="auto"/>
            <w:vAlign w:val="center"/>
            <w:hideMark/>
          </w:tcPr>
          <w:p w14:paraId="1C92D281" w14:textId="26ACC9C4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En </w:t>
            </w:r>
            <w:r w:rsidR="008F7027"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cualquier</w:t>
            </w: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 xml:space="preserve"> ubicación</w:t>
            </w:r>
          </w:p>
        </w:tc>
        <w:tc>
          <w:tcPr>
            <w:tcW w:w="1170" w:type="dxa"/>
            <w:shd w:val="clear" w:color="auto" w:fill="auto"/>
            <w:vAlign w:val="center"/>
            <w:hideMark/>
          </w:tcPr>
          <w:p w14:paraId="47A26525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Agendar citas de manera eficaz e intuitiva</w:t>
            </w:r>
          </w:p>
        </w:tc>
        <w:tc>
          <w:tcPr>
            <w:tcW w:w="1364" w:type="dxa"/>
            <w:shd w:val="clear" w:color="auto" w:fill="auto"/>
            <w:vAlign w:val="center"/>
            <w:hideMark/>
          </w:tcPr>
          <w:p w14:paraId="3C0F24D1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Acceder a la página web desde cualquier dispositivo con acceso a Internet</w:t>
            </w:r>
          </w:p>
        </w:tc>
        <w:tc>
          <w:tcPr>
            <w:tcW w:w="1481" w:type="dxa"/>
            <w:shd w:val="clear" w:color="auto" w:fill="auto"/>
            <w:vAlign w:val="center"/>
            <w:hideMark/>
          </w:tcPr>
          <w:p w14:paraId="2C0440BE" w14:textId="77777777" w:rsidR="00C8100A" w:rsidRPr="00C8100A" w:rsidRDefault="00C8100A" w:rsidP="00C8100A">
            <w:pPr>
              <w:spacing w:after="0" w:line="240" w:lineRule="auto"/>
              <w:ind w:firstLine="0"/>
              <w:jc w:val="center"/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</w:pPr>
            <w:r w:rsidRPr="00C8100A">
              <w:rPr>
                <w:rFonts w:ascii="Aptos Narrow" w:eastAsia="Times New Roman" w:hAnsi="Aptos Narrow" w:cs="Times New Roman"/>
                <w:color w:val="000000"/>
                <w:sz w:val="22"/>
                <w:lang w:eastAsia="es-EC"/>
              </w:rPr>
              <w:t>Gratuito para usuarios, costos de mantenimiento a la empresa.</w:t>
            </w:r>
          </w:p>
        </w:tc>
      </w:tr>
    </w:tbl>
    <w:p w14:paraId="3899204D" w14:textId="77777777" w:rsidR="00C8100A" w:rsidRPr="00741D36" w:rsidRDefault="00C8100A" w:rsidP="00741D36">
      <w:pPr>
        <w:tabs>
          <w:tab w:val="left" w:pos="284"/>
        </w:tabs>
        <w:spacing w:after="0" w:line="360" w:lineRule="auto"/>
        <w:rPr>
          <w:rFonts w:ascii="Arial" w:eastAsia="Times New Roman" w:hAnsi="Arial" w:cs="Arial"/>
          <w:b/>
          <w:color w:val="000000" w:themeColor="text1"/>
          <w:sz w:val="28"/>
          <w:szCs w:val="28"/>
        </w:rPr>
      </w:pPr>
    </w:p>
    <w:p w14:paraId="4E970F68" w14:textId="77777777" w:rsidR="00A45654" w:rsidRPr="00A053FD" w:rsidRDefault="00A45654" w:rsidP="006A7BAC">
      <w:pPr>
        <w:pStyle w:val="Ttulo1"/>
        <w:rPr>
          <w:lang w:val="es-ES"/>
        </w:rPr>
      </w:pPr>
      <w:bookmarkStart w:id="31" w:name="_vcoghdosesim" w:colFirst="0" w:colLast="0"/>
      <w:bookmarkStart w:id="32" w:name="_5ayq6gdc9gem" w:colFirst="0" w:colLast="0"/>
      <w:bookmarkStart w:id="33" w:name="_Toc46404491"/>
      <w:bookmarkStart w:id="34" w:name="_Toc168323190"/>
      <w:bookmarkEnd w:id="31"/>
      <w:bookmarkEnd w:id="32"/>
      <w:r w:rsidRPr="7AF40EB0">
        <w:rPr>
          <w:lang w:val="es-ES"/>
        </w:rPr>
        <w:lastRenderedPageBreak/>
        <w:t>Ideas a Defender</w:t>
      </w:r>
      <w:bookmarkEnd w:id="33"/>
      <w:bookmarkEnd w:id="34"/>
    </w:p>
    <w:p w14:paraId="1436E446" w14:textId="77777777" w:rsidR="002B27D9" w:rsidRPr="00741D36" w:rsidRDefault="002B27D9" w:rsidP="00A053FD">
      <w:pPr>
        <w:spacing w:after="0" w:line="360" w:lineRule="auto"/>
        <w:textAlignment w:val="baseline"/>
        <w:rPr>
          <w:rFonts w:ascii="Arial" w:hAnsi="Arial" w:cs="Arial"/>
          <w:b/>
          <w:szCs w:val="24"/>
        </w:rPr>
      </w:pPr>
      <w:r w:rsidRPr="00741D36">
        <w:rPr>
          <w:rFonts w:ascii="Arial" w:hAnsi="Arial" w:cs="Arial"/>
          <w:szCs w:val="24"/>
        </w:rPr>
        <w:t>Debe explicar cuáles son las ideas a defender propuestas en este proyecto recuerde que está combinando los conocimientos de Fundamentos de Ingeniería de Software y Fundamentos de Programación.</w:t>
      </w:r>
    </w:p>
    <w:p w14:paraId="18DFFC97" w14:textId="77777777" w:rsidR="002B27D9" w:rsidRPr="005F43BD" w:rsidRDefault="002B27D9" w:rsidP="00A053FD">
      <w:pPr>
        <w:rPr>
          <w:rFonts w:ascii="Arial" w:hAnsi="Arial" w:cs="Arial"/>
          <w:szCs w:val="24"/>
          <w:lang w:eastAsia="es-EC"/>
        </w:rPr>
      </w:pPr>
    </w:p>
    <w:p w14:paraId="63E9F84E" w14:textId="0BD54D22" w:rsidR="00A45654" w:rsidRPr="00A053FD" w:rsidRDefault="00A45654" w:rsidP="000C6A74">
      <w:pPr>
        <w:pStyle w:val="Ttulo1"/>
        <w:rPr>
          <w:lang w:val="es-ES"/>
        </w:rPr>
      </w:pPr>
      <w:bookmarkStart w:id="35" w:name="_hz1fj8djc9d9" w:colFirst="0" w:colLast="0"/>
      <w:bookmarkStart w:id="36" w:name="_Toc46404492"/>
      <w:bookmarkStart w:id="37" w:name="_Toc168323191"/>
      <w:bookmarkEnd w:id="35"/>
      <w:r w:rsidRPr="6CB165A6">
        <w:rPr>
          <w:lang w:val="es-ES"/>
        </w:rPr>
        <w:t>Resultados Esperados</w:t>
      </w:r>
      <w:bookmarkEnd w:id="36"/>
      <w:r w:rsidR="58CFAB86" w:rsidRPr="602B3EF9">
        <w:rPr>
          <w:lang w:val="es-ES"/>
        </w:rPr>
        <w:t xml:space="preserve"> </w:t>
      </w:r>
      <w:r w:rsidR="11FCD8FF" w:rsidRPr="6CB165A6">
        <w:rPr>
          <w:lang w:val="es-ES"/>
        </w:rPr>
        <w:t>(</w:t>
      </w:r>
      <w:r w:rsidR="11FCD8FF" w:rsidRPr="7919CBF8">
        <w:rPr>
          <w:lang w:val="es-ES"/>
        </w:rPr>
        <w:t>Christian</w:t>
      </w:r>
      <w:r w:rsidR="11FCD8FF" w:rsidRPr="6CB165A6">
        <w:rPr>
          <w:lang w:val="es-ES"/>
        </w:rPr>
        <w:t>)</w:t>
      </w:r>
      <w:bookmarkEnd w:id="37"/>
    </w:p>
    <w:p w14:paraId="21E7C52B" w14:textId="77777777" w:rsidR="002B27D9" w:rsidRPr="005F43BD" w:rsidRDefault="002B27D9" w:rsidP="008B0881">
      <w:pPr>
        <w:rPr>
          <w:b/>
        </w:rPr>
      </w:pPr>
      <w:r w:rsidRPr="00741D36">
        <w:t xml:space="preserve">Debe explicar cuáles son resultados que Ud. espera del </w:t>
      </w:r>
      <w:r w:rsidR="00F31AEB" w:rsidRPr="00741D36">
        <w:t>proyecto de</w:t>
      </w:r>
      <w:r w:rsidRPr="00741D36">
        <w:t xml:space="preserve"> Fundamentos de Ingeniería de Software y Fundamentos de Programación</w:t>
      </w:r>
      <w:r w:rsidRPr="005F43BD">
        <w:rPr>
          <w:color w:val="5B9BD5" w:themeColor="accent1"/>
        </w:rPr>
        <w:t>.</w:t>
      </w:r>
    </w:p>
    <w:p w14:paraId="5383CDA0" w14:textId="39E61D14" w:rsidR="002B27D9" w:rsidRPr="005F43BD" w:rsidRDefault="78A64ABB" w:rsidP="008B0881">
      <w:pPr>
        <w:rPr>
          <w:lang w:eastAsia="es-EC"/>
        </w:rPr>
      </w:pPr>
      <w:r w:rsidRPr="65A817CB">
        <w:rPr>
          <w:lang w:eastAsia="es-EC"/>
        </w:rPr>
        <w:t xml:space="preserve">Con </w:t>
      </w:r>
      <w:r w:rsidR="6AE1FD01" w:rsidRPr="65A817CB">
        <w:rPr>
          <w:lang w:eastAsia="es-EC"/>
        </w:rPr>
        <w:t>este proyecto se</w:t>
      </w:r>
      <w:r w:rsidR="6AE1FD01" w:rsidRPr="2D669319">
        <w:rPr>
          <w:lang w:eastAsia="es-EC"/>
        </w:rPr>
        <w:t xml:space="preserve"> busca </w:t>
      </w:r>
      <w:r w:rsidR="6AE1FD01" w:rsidRPr="18EE838A">
        <w:rPr>
          <w:lang w:eastAsia="es-EC"/>
        </w:rPr>
        <w:t>crear</w:t>
      </w:r>
      <w:r w:rsidR="6AE1FD01" w:rsidRPr="623A67C0">
        <w:rPr>
          <w:lang w:eastAsia="es-EC"/>
        </w:rPr>
        <w:t xml:space="preserve"> </w:t>
      </w:r>
      <w:r w:rsidR="6AE1FD01" w:rsidRPr="286EAE54">
        <w:rPr>
          <w:lang w:eastAsia="es-EC"/>
        </w:rPr>
        <w:t>un sistema</w:t>
      </w:r>
      <w:r w:rsidR="6AE1FD01" w:rsidRPr="444BE430">
        <w:rPr>
          <w:lang w:eastAsia="es-EC"/>
        </w:rPr>
        <w:t xml:space="preserve"> </w:t>
      </w:r>
      <w:r w:rsidR="6AE1FD01" w:rsidRPr="1D4D0B29">
        <w:rPr>
          <w:lang w:eastAsia="es-EC"/>
        </w:rPr>
        <w:t>donde</w:t>
      </w:r>
      <w:r w:rsidR="6AE1FD01" w:rsidRPr="13068323">
        <w:rPr>
          <w:lang w:eastAsia="es-EC"/>
        </w:rPr>
        <w:t xml:space="preserve"> </w:t>
      </w:r>
      <w:r w:rsidR="6AE1FD01" w:rsidRPr="5518CAA1">
        <w:rPr>
          <w:lang w:eastAsia="es-EC"/>
        </w:rPr>
        <w:t xml:space="preserve">los </w:t>
      </w:r>
      <w:r w:rsidR="6AE1FD01" w:rsidRPr="2A7AAF83">
        <w:rPr>
          <w:lang w:eastAsia="es-EC"/>
        </w:rPr>
        <w:t>usuarios</w:t>
      </w:r>
      <w:r w:rsidR="6AE1FD01" w:rsidRPr="43063EAC">
        <w:rPr>
          <w:lang w:eastAsia="es-EC"/>
        </w:rPr>
        <w:t xml:space="preserve"> </w:t>
      </w:r>
      <w:r w:rsidR="375B6565" w:rsidRPr="0F39FABD">
        <w:rPr>
          <w:lang w:eastAsia="es-EC"/>
        </w:rPr>
        <w:t xml:space="preserve">puedan </w:t>
      </w:r>
      <w:r w:rsidR="375B6565" w:rsidRPr="1B76F4F6">
        <w:rPr>
          <w:lang w:eastAsia="es-EC"/>
        </w:rPr>
        <w:t xml:space="preserve">registrar </w:t>
      </w:r>
      <w:r w:rsidR="375B6565" w:rsidRPr="78AFCC1F">
        <w:rPr>
          <w:lang w:eastAsia="es-EC"/>
        </w:rPr>
        <w:t>información</w:t>
      </w:r>
      <w:r w:rsidR="375B6565" w:rsidRPr="0F935EFF">
        <w:rPr>
          <w:lang w:eastAsia="es-EC"/>
        </w:rPr>
        <w:t xml:space="preserve"> </w:t>
      </w:r>
      <w:r w:rsidR="453DD894" w:rsidRPr="1D4D0B29">
        <w:rPr>
          <w:lang w:eastAsia="es-EC"/>
        </w:rPr>
        <w:t>y una serie de datos</w:t>
      </w:r>
      <w:r w:rsidR="2A6B5BA4" w:rsidRPr="194ADF67">
        <w:rPr>
          <w:lang w:eastAsia="es-EC"/>
        </w:rPr>
        <w:t>,</w:t>
      </w:r>
      <w:r w:rsidR="436EC8A8" w:rsidRPr="5DEEF60E">
        <w:rPr>
          <w:lang w:eastAsia="es-EC"/>
        </w:rPr>
        <w:t xml:space="preserve"> </w:t>
      </w:r>
      <w:r w:rsidR="436EC8A8" w:rsidRPr="512F71F8">
        <w:rPr>
          <w:lang w:eastAsia="es-EC"/>
        </w:rPr>
        <w:t>para</w:t>
      </w:r>
      <w:r w:rsidR="347B6BAC" w:rsidRPr="4BBB23F6">
        <w:rPr>
          <w:lang w:eastAsia="es-EC"/>
        </w:rPr>
        <w:t xml:space="preserve"> </w:t>
      </w:r>
      <w:r w:rsidR="347B6BAC" w:rsidRPr="4783B9C5">
        <w:rPr>
          <w:lang w:eastAsia="es-EC"/>
        </w:rPr>
        <w:t>con estos datos</w:t>
      </w:r>
      <w:r w:rsidR="347B6BAC" w:rsidRPr="4BD8FD89">
        <w:rPr>
          <w:lang w:eastAsia="es-EC"/>
        </w:rPr>
        <w:t xml:space="preserve"> </w:t>
      </w:r>
      <w:r w:rsidR="12FF22F5" w:rsidRPr="787DF4EE">
        <w:rPr>
          <w:lang w:eastAsia="es-EC"/>
        </w:rPr>
        <w:t xml:space="preserve">poder mandar </w:t>
      </w:r>
      <w:r w:rsidR="12FF22F5" w:rsidRPr="6432E4EC">
        <w:rPr>
          <w:lang w:eastAsia="es-EC"/>
        </w:rPr>
        <w:t>a</w:t>
      </w:r>
      <w:r w:rsidR="531617AE" w:rsidRPr="6A997B31">
        <w:rPr>
          <w:lang w:eastAsia="es-EC"/>
        </w:rPr>
        <w:t xml:space="preserve"> </w:t>
      </w:r>
      <w:r w:rsidR="531617AE" w:rsidRPr="7C25B933">
        <w:rPr>
          <w:lang w:eastAsia="es-EC"/>
        </w:rPr>
        <w:t>l</w:t>
      </w:r>
      <w:r w:rsidR="6CA399E2" w:rsidRPr="7C25B933">
        <w:rPr>
          <w:lang w:eastAsia="es-EC"/>
        </w:rPr>
        <w:t>a persona a</w:t>
      </w:r>
      <w:r w:rsidR="6CA399E2" w:rsidRPr="42C4D425">
        <w:rPr>
          <w:lang w:eastAsia="es-EC"/>
        </w:rPr>
        <w:t xml:space="preserve"> cargo</w:t>
      </w:r>
      <w:r w:rsidR="6CA399E2" w:rsidRPr="16A17A31">
        <w:rPr>
          <w:lang w:eastAsia="es-EC"/>
        </w:rPr>
        <w:t xml:space="preserve"> </w:t>
      </w:r>
      <w:r w:rsidR="41A74525" w:rsidRPr="01694692">
        <w:rPr>
          <w:lang w:eastAsia="es-EC"/>
        </w:rPr>
        <w:t>y</w:t>
      </w:r>
      <w:r w:rsidR="41A74525" w:rsidRPr="645D9752">
        <w:rPr>
          <w:lang w:eastAsia="es-EC"/>
        </w:rPr>
        <w:t xml:space="preserve"> poder </w:t>
      </w:r>
      <w:r w:rsidR="41A74525" w:rsidRPr="0299E23C">
        <w:rPr>
          <w:lang w:eastAsia="es-EC"/>
        </w:rPr>
        <w:t xml:space="preserve">agendar </w:t>
      </w:r>
      <w:r w:rsidR="41A74525" w:rsidRPr="53EE6718">
        <w:rPr>
          <w:lang w:eastAsia="es-EC"/>
        </w:rPr>
        <w:t>una cita</w:t>
      </w:r>
      <w:r w:rsidR="41A74525" w:rsidRPr="5030BD85">
        <w:rPr>
          <w:lang w:eastAsia="es-EC"/>
        </w:rPr>
        <w:t xml:space="preserve"> y</w:t>
      </w:r>
      <w:r w:rsidR="41A74525" w:rsidRPr="39D9CE54">
        <w:rPr>
          <w:lang w:eastAsia="es-EC"/>
        </w:rPr>
        <w:t xml:space="preserve"> </w:t>
      </w:r>
      <w:r w:rsidR="41A74525" w:rsidRPr="561FA154">
        <w:rPr>
          <w:lang w:eastAsia="es-EC"/>
        </w:rPr>
        <w:t>qu</w:t>
      </w:r>
      <w:r w:rsidR="5DC8E784" w:rsidRPr="561FA154">
        <w:rPr>
          <w:lang w:eastAsia="es-EC"/>
        </w:rPr>
        <w:t xml:space="preserve">e nos </w:t>
      </w:r>
      <w:r w:rsidR="5DC8E784" w:rsidRPr="4DCB10D0">
        <w:rPr>
          <w:lang w:eastAsia="es-EC"/>
        </w:rPr>
        <w:t xml:space="preserve">podamos </w:t>
      </w:r>
      <w:r w:rsidR="5DC8E784" w:rsidRPr="52B4C6C3">
        <w:rPr>
          <w:lang w:eastAsia="es-EC"/>
        </w:rPr>
        <w:t xml:space="preserve">ahorrar mucho </w:t>
      </w:r>
      <w:r w:rsidR="5DC8E784" w:rsidRPr="33C98240">
        <w:rPr>
          <w:lang w:eastAsia="es-EC"/>
        </w:rPr>
        <w:t>tiempo</w:t>
      </w:r>
      <w:r w:rsidR="5DC8E784" w:rsidRPr="356BA48C">
        <w:rPr>
          <w:lang w:eastAsia="es-EC"/>
        </w:rPr>
        <w:t xml:space="preserve"> </w:t>
      </w:r>
      <w:r w:rsidR="459B1A91" w:rsidRPr="69CBAE7E">
        <w:rPr>
          <w:lang w:eastAsia="es-EC"/>
        </w:rPr>
        <w:t xml:space="preserve">con este sistema también queremos </w:t>
      </w:r>
      <w:r w:rsidR="459B1A91" w:rsidRPr="14BD8D5B">
        <w:rPr>
          <w:lang w:eastAsia="es-EC"/>
        </w:rPr>
        <w:t xml:space="preserve">que </w:t>
      </w:r>
      <w:r w:rsidR="459B1A91" w:rsidRPr="6DC46210">
        <w:rPr>
          <w:lang w:eastAsia="es-EC"/>
        </w:rPr>
        <w:t xml:space="preserve">exista </w:t>
      </w:r>
      <w:r w:rsidR="459B1A91" w:rsidRPr="7B413440">
        <w:rPr>
          <w:lang w:eastAsia="es-EC"/>
        </w:rPr>
        <w:t>una</w:t>
      </w:r>
      <w:r w:rsidR="459B1A91" w:rsidRPr="22C1DCC8">
        <w:rPr>
          <w:lang w:eastAsia="es-EC"/>
        </w:rPr>
        <w:t xml:space="preserve"> </w:t>
      </w:r>
      <w:r w:rsidR="4448499B" w:rsidRPr="6FA09E09">
        <w:rPr>
          <w:lang w:eastAsia="es-EC"/>
        </w:rPr>
        <w:t>mejor</w:t>
      </w:r>
      <w:r w:rsidR="4448499B" w:rsidRPr="485F7AE5">
        <w:rPr>
          <w:lang w:eastAsia="es-EC"/>
        </w:rPr>
        <w:t xml:space="preserve"> </w:t>
      </w:r>
      <w:r w:rsidR="4448499B" w:rsidRPr="2AE4CDD1">
        <w:rPr>
          <w:lang w:eastAsia="es-EC"/>
        </w:rPr>
        <w:t>experiencia</w:t>
      </w:r>
      <w:r w:rsidR="4448499B" w:rsidRPr="6BA6C700">
        <w:rPr>
          <w:lang w:eastAsia="es-EC"/>
        </w:rPr>
        <w:t xml:space="preserve"> </w:t>
      </w:r>
      <w:r w:rsidR="4448499B" w:rsidRPr="7BD6127A">
        <w:rPr>
          <w:lang w:eastAsia="es-EC"/>
        </w:rPr>
        <w:t>entre</w:t>
      </w:r>
      <w:r w:rsidR="18B55FC2" w:rsidRPr="7BD6127A">
        <w:rPr>
          <w:lang w:eastAsia="es-EC"/>
        </w:rPr>
        <w:t xml:space="preserve"> el </w:t>
      </w:r>
      <w:r w:rsidR="18B55FC2" w:rsidRPr="489A2CBC">
        <w:rPr>
          <w:lang w:eastAsia="es-EC"/>
        </w:rPr>
        <w:t xml:space="preserve">paciente y la persona que le </w:t>
      </w:r>
      <w:r w:rsidR="18B55FC2" w:rsidRPr="5C566292">
        <w:rPr>
          <w:lang w:eastAsia="es-EC"/>
        </w:rPr>
        <w:t>atienda</w:t>
      </w:r>
      <w:r w:rsidR="18B55FC2" w:rsidRPr="0DF3D203">
        <w:rPr>
          <w:lang w:eastAsia="es-EC"/>
        </w:rPr>
        <w:t xml:space="preserve">. </w:t>
      </w:r>
      <w:r w:rsidR="18B55FC2" w:rsidRPr="46412795">
        <w:rPr>
          <w:lang w:eastAsia="es-EC"/>
        </w:rPr>
        <w:t xml:space="preserve">Las principales </w:t>
      </w:r>
      <w:r w:rsidR="18B55FC2" w:rsidRPr="2AE35209">
        <w:rPr>
          <w:lang w:eastAsia="es-EC"/>
        </w:rPr>
        <w:t>funciones</w:t>
      </w:r>
      <w:r w:rsidR="18B55FC2" w:rsidRPr="25876802">
        <w:rPr>
          <w:lang w:eastAsia="es-EC"/>
        </w:rPr>
        <w:t xml:space="preserve"> que </w:t>
      </w:r>
      <w:r w:rsidR="18B55FC2" w:rsidRPr="76F66FD2">
        <w:rPr>
          <w:lang w:eastAsia="es-EC"/>
        </w:rPr>
        <w:t>cumple</w:t>
      </w:r>
      <w:r w:rsidR="18B55FC2" w:rsidRPr="66408C37">
        <w:rPr>
          <w:lang w:eastAsia="es-EC"/>
        </w:rPr>
        <w:t xml:space="preserve"> este </w:t>
      </w:r>
      <w:r w:rsidR="18B55FC2" w:rsidRPr="7CBE1864">
        <w:rPr>
          <w:lang w:eastAsia="es-EC"/>
        </w:rPr>
        <w:t>sistem</w:t>
      </w:r>
      <w:r w:rsidR="4AC1F1BF" w:rsidRPr="7CBE1864">
        <w:rPr>
          <w:lang w:eastAsia="es-EC"/>
        </w:rPr>
        <w:t>a</w:t>
      </w:r>
      <w:r w:rsidR="18B55FC2" w:rsidRPr="21DB4718">
        <w:rPr>
          <w:lang w:eastAsia="es-EC"/>
        </w:rPr>
        <w:t xml:space="preserve"> es que </w:t>
      </w:r>
      <w:r w:rsidR="176111E6" w:rsidRPr="43900D09">
        <w:rPr>
          <w:lang w:eastAsia="es-EC"/>
        </w:rPr>
        <w:t xml:space="preserve">tiene una </w:t>
      </w:r>
      <w:r w:rsidR="176111E6" w:rsidRPr="6D44024D">
        <w:rPr>
          <w:lang w:eastAsia="es-EC"/>
        </w:rPr>
        <w:t xml:space="preserve">interfaz </w:t>
      </w:r>
      <w:r w:rsidR="176111E6" w:rsidRPr="78DC664F">
        <w:rPr>
          <w:lang w:eastAsia="es-EC"/>
        </w:rPr>
        <w:t xml:space="preserve">que </w:t>
      </w:r>
      <w:r w:rsidR="176111E6" w:rsidRPr="08B4A9A6">
        <w:rPr>
          <w:lang w:eastAsia="es-EC"/>
        </w:rPr>
        <w:t>hará</w:t>
      </w:r>
      <w:r w:rsidR="176111E6" w:rsidRPr="5407B924">
        <w:rPr>
          <w:lang w:eastAsia="es-EC"/>
        </w:rPr>
        <w:t xml:space="preserve"> </w:t>
      </w:r>
      <w:r w:rsidR="176111E6" w:rsidRPr="0AAE0BA1">
        <w:rPr>
          <w:lang w:eastAsia="es-EC"/>
        </w:rPr>
        <w:t xml:space="preserve">recordatorios </w:t>
      </w:r>
      <w:r w:rsidR="176111E6" w:rsidRPr="620495DE">
        <w:rPr>
          <w:lang w:eastAsia="es-EC"/>
        </w:rPr>
        <w:t xml:space="preserve">al </w:t>
      </w:r>
      <w:r w:rsidR="176111E6" w:rsidRPr="1F394EBF">
        <w:rPr>
          <w:lang w:eastAsia="es-EC"/>
        </w:rPr>
        <w:t>paciente</w:t>
      </w:r>
      <w:r w:rsidR="3E3ADDAE" w:rsidRPr="0CC8E555">
        <w:rPr>
          <w:lang w:eastAsia="es-EC"/>
        </w:rPr>
        <w:t>,</w:t>
      </w:r>
      <w:r w:rsidR="3E3ADDAE" w:rsidRPr="74C3A212">
        <w:rPr>
          <w:lang w:eastAsia="es-EC"/>
        </w:rPr>
        <w:t xml:space="preserve"> y </w:t>
      </w:r>
      <w:r w:rsidR="3E3ADDAE" w:rsidRPr="27EC632A">
        <w:rPr>
          <w:lang w:eastAsia="es-EC"/>
        </w:rPr>
        <w:t xml:space="preserve">el </w:t>
      </w:r>
      <w:r w:rsidR="3E3ADDAE" w:rsidRPr="39958B6D">
        <w:rPr>
          <w:lang w:eastAsia="es-EC"/>
        </w:rPr>
        <w:t xml:space="preserve">paciente </w:t>
      </w:r>
      <w:r w:rsidR="3E3ADDAE" w:rsidRPr="19DCE765">
        <w:rPr>
          <w:lang w:eastAsia="es-EC"/>
        </w:rPr>
        <w:t>podr</w:t>
      </w:r>
      <w:r w:rsidR="18897CD7" w:rsidRPr="19DCE765">
        <w:rPr>
          <w:lang w:eastAsia="es-EC"/>
        </w:rPr>
        <w:t xml:space="preserve">á saber la disponibilidad de ciertos </w:t>
      </w:r>
      <w:r w:rsidR="18897CD7" w:rsidRPr="0F56CDA0">
        <w:rPr>
          <w:lang w:eastAsia="es-EC"/>
        </w:rPr>
        <w:t>servicios</w:t>
      </w:r>
      <w:r w:rsidR="162C0692" w:rsidRPr="229385E3">
        <w:rPr>
          <w:lang w:eastAsia="es-EC"/>
        </w:rPr>
        <w:t>.</w:t>
      </w:r>
      <w:r w:rsidR="02A72078" w:rsidRPr="73FC746E">
        <w:rPr>
          <w:lang w:eastAsia="es-EC"/>
        </w:rPr>
        <w:t xml:space="preserve"> Este programa </w:t>
      </w:r>
      <w:r w:rsidR="02A72078" w:rsidRPr="7DC54122">
        <w:rPr>
          <w:lang w:eastAsia="es-EC"/>
        </w:rPr>
        <w:t>general</w:t>
      </w:r>
      <w:r w:rsidR="02A72078" w:rsidRPr="73FC746E">
        <w:rPr>
          <w:lang w:eastAsia="es-EC"/>
        </w:rPr>
        <w:t xml:space="preserve"> debe agilizar y </w:t>
      </w:r>
      <w:r w:rsidR="02A72078" w:rsidRPr="641E9859">
        <w:rPr>
          <w:lang w:eastAsia="es-EC"/>
        </w:rPr>
        <w:t xml:space="preserve">automatizar el </w:t>
      </w:r>
      <w:r w:rsidR="02A72078" w:rsidRPr="30A0D2CC">
        <w:rPr>
          <w:lang w:eastAsia="es-EC"/>
        </w:rPr>
        <w:t xml:space="preserve">agendamiento de </w:t>
      </w:r>
      <w:r w:rsidR="02A72078" w:rsidRPr="18CF6F87">
        <w:rPr>
          <w:lang w:eastAsia="es-EC"/>
        </w:rPr>
        <w:t>citas</w:t>
      </w:r>
    </w:p>
    <w:p w14:paraId="1446B655" w14:textId="2780E10E" w:rsidR="4BCDEA23" w:rsidRDefault="4BCDEA23" w:rsidP="4BCDEA23">
      <w:pPr>
        <w:rPr>
          <w:rFonts w:ascii="Arial" w:hAnsi="Arial" w:cs="Arial"/>
          <w:lang w:eastAsia="es-EC"/>
        </w:rPr>
      </w:pPr>
    </w:p>
    <w:p w14:paraId="76E4840F" w14:textId="580534B7" w:rsidR="0A036DA7" w:rsidRDefault="0A036DA7" w:rsidP="0A036DA7">
      <w:pPr>
        <w:rPr>
          <w:rFonts w:ascii="Arial" w:hAnsi="Arial" w:cs="Arial"/>
          <w:lang w:eastAsia="es-EC"/>
        </w:rPr>
      </w:pPr>
    </w:p>
    <w:p w14:paraId="48A666E9" w14:textId="77777777" w:rsidR="003A00F0" w:rsidRDefault="003A00F0" w:rsidP="0A036DA7">
      <w:pPr>
        <w:rPr>
          <w:rFonts w:ascii="Arial" w:hAnsi="Arial" w:cs="Arial"/>
          <w:lang w:eastAsia="es-EC"/>
        </w:rPr>
      </w:pPr>
    </w:p>
    <w:p w14:paraId="0E0BDD47" w14:textId="77777777" w:rsidR="003A00F0" w:rsidRDefault="003A00F0" w:rsidP="0A036DA7">
      <w:pPr>
        <w:rPr>
          <w:rFonts w:ascii="Arial" w:hAnsi="Arial" w:cs="Arial"/>
          <w:lang w:eastAsia="es-EC"/>
        </w:rPr>
      </w:pPr>
    </w:p>
    <w:p w14:paraId="149C5843" w14:textId="77777777" w:rsidR="003A00F0" w:rsidRDefault="003A00F0" w:rsidP="0A036DA7">
      <w:pPr>
        <w:rPr>
          <w:rFonts w:ascii="Arial" w:hAnsi="Arial" w:cs="Arial"/>
          <w:lang w:eastAsia="es-EC"/>
        </w:rPr>
      </w:pPr>
    </w:p>
    <w:p w14:paraId="15896C5C" w14:textId="77777777" w:rsidR="003A00F0" w:rsidRDefault="003A00F0" w:rsidP="0A036DA7">
      <w:pPr>
        <w:rPr>
          <w:rFonts w:ascii="Arial" w:hAnsi="Arial" w:cs="Arial"/>
          <w:lang w:eastAsia="es-EC"/>
        </w:rPr>
      </w:pPr>
    </w:p>
    <w:p w14:paraId="6D542F61" w14:textId="7F09D55B" w:rsidR="0A036DA7" w:rsidRDefault="0A036DA7" w:rsidP="0A036DA7">
      <w:pPr>
        <w:rPr>
          <w:rFonts w:ascii="Arial" w:hAnsi="Arial" w:cs="Arial"/>
          <w:lang w:eastAsia="es-EC"/>
        </w:rPr>
      </w:pPr>
    </w:p>
    <w:p w14:paraId="63436D1B" w14:textId="2F8B3A55" w:rsidR="009702E1" w:rsidRPr="003A00F0" w:rsidRDefault="000C6A74" w:rsidP="003A00F0">
      <w:pPr>
        <w:pStyle w:val="Ttulo1"/>
        <w:rPr>
          <w:lang w:val="es-ES"/>
        </w:rPr>
      </w:pPr>
      <w:bookmarkStart w:id="38" w:name="_aq2ty9mujqhc"/>
      <w:bookmarkStart w:id="39" w:name="_Toc46404493"/>
      <w:bookmarkStart w:id="40" w:name="_Toc168323192"/>
      <w:bookmarkEnd w:id="38"/>
      <w:r w:rsidRPr="6BD08711">
        <w:rPr>
          <w:lang w:val="es-ES"/>
        </w:rPr>
        <w:lastRenderedPageBreak/>
        <w:t>Viabilidad</w:t>
      </w:r>
      <w:bookmarkEnd w:id="39"/>
      <w:bookmarkEnd w:id="40"/>
      <w:r w:rsidR="009702E1">
        <w:tab/>
      </w:r>
    </w:p>
    <w:p w14:paraId="463B8B59" w14:textId="02B35184" w:rsidR="003A00F0" w:rsidRDefault="003A00F0" w:rsidP="003A00F0">
      <w:pPr>
        <w:pStyle w:val="Descripcin"/>
        <w:keepNext/>
        <w:rPr>
          <w:b/>
          <w:bCs/>
          <w:i w:val="0"/>
          <w:iCs w:val="0"/>
          <w:color w:val="auto"/>
          <w:sz w:val="24"/>
          <w:szCs w:val="24"/>
        </w:rPr>
      </w:pPr>
      <w:r w:rsidRPr="003A00F0">
        <w:rPr>
          <w:b/>
          <w:bCs/>
          <w:i w:val="0"/>
          <w:iCs w:val="0"/>
          <w:color w:val="auto"/>
          <w:sz w:val="24"/>
          <w:szCs w:val="24"/>
        </w:rPr>
        <w:t xml:space="preserve">Tabla </w:t>
      </w:r>
      <w:r w:rsidRPr="003A00F0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3A00F0">
        <w:rPr>
          <w:b/>
          <w:bCs/>
          <w:i w:val="0"/>
          <w:iCs w:val="0"/>
          <w:color w:val="auto"/>
          <w:sz w:val="24"/>
          <w:szCs w:val="24"/>
        </w:rPr>
        <w:instrText xml:space="preserve"> SEQ Tabla \* ARABIC </w:instrText>
      </w:r>
      <w:r w:rsidRPr="003A00F0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3A00F0">
        <w:rPr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3A00F0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</w:p>
    <w:p w14:paraId="74852BC9" w14:textId="0C1D807D" w:rsidR="003B52CB" w:rsidRPr="00C90C64" w:rsidRDefault="00C90C64" w:rsidP="003B52CB">
      <w:pPr>
        <w:rPr>
          <w:i/>
          <w:iCs/>
        </w:rPr>
      </w:pPr>
      <w:r>
        <w:rPr>
          <w:i/>
          <w:iCs/>
        </w:rPr>
        <w:t>Presupuesto del proyecto</w:t>
      </w:r>
    </w:p>
    <w:p w14:paraId="160848FA" w14:textId="11866F25" w:rsidR="009702E1" w:rsidRPr="005F43BD" w:rsidRDefault="0CA5CAF9" w:rsidP="6BD08711">
      <w:pPr>
        <w:spacing w:line="360" w:lineRule="auto"/>
      </w:pPr>
      <w:r>
        <w:rPr>
          <w:noProof/>
        </w:rPr>
        <w:drawing>
          <wp:inline distT="0" distB="0" distL="0" distR="0" wp14:anchorId="35970D49" wp14:editId="4AB6CCA6">
            <wp:extent cx="5353048" cy="2190750"/>
            <wp:effectExtent l="0" t="0" r="0" b="0"/>
            <wp:docPr id="463641268" name="Picture 4636412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53048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E46F11" w14:textId="77777777" w:rsidR="00A45654" w:rsidRPr="005F43BD" w:rsidRDefault="00A45654" w:rsidP="000C6A74">
      <w:pPr>
        <w:rPr>
          <w:rFonts w:eastAsia="Times New Roman"/>
        </w:rPr>
      </w:pPr>
    </w:p>
    <w:p w14:paraId="1485CDA0" w14:textId="77777777" w:rsidR="00A45654" w:rsidRPr="00741D36" w:rsidRDefault="00A45654" w:rsidP="000C6A74">
      <w:pPr>
        <w:rPr>
          <w:rFonts w:eastAsia="Times New Roman"/>
        </w:rPr>
      </w:pPr>
      <w:r w:rsidRPr="00741D36">
        <w:rPr>
          <w:rFonts w:eastAsia="Times New Roman"/>
        </w:rPr>
        <w:t xml:space="preserve">  </w:t>
      </w:r>
    </w:p>
    <w:p w14:paraId="400A84F2" w14:textId="4769857D" w:rsidR="00A45654" w:rsidRPr="00741D36" w:rsidRDefault="00A45654" w:rsidP="000C6A74">
      <w:pPr>
        <w:pStyle w:val="Ttulo2"/>
      </w:pPr>
      <w:bookmarkStart w:id="41" w:name="_Toc46404494"/>
      <w:bookmarkStart w:id="42" w:name="_Toc168323193"/>
      <w:r w:rsidRPr="00741D36">
        <w:t>Humana</w:t>
      </w:r>
      <w:bookmarkEnd w:id="41"/>
      <w:bookmarkEnd w:id="42"/>
    </w:p>
    <w:p w14:paraId="6E9B2070" w14:textId="28BC1DDB" w:rsidR="00A45654" w:rsidRPr="00741D36" w:rsidRDefault="00A45654" w:rsidP="00E374C7">
      <w:pPr>
        <w:pStyle w:val="Ttulo3"/>
      </w:pPr>
      <w:bookmarkStart w:id="43" w:name="_xuvqfhstse2n" w:colFirst="0" w:colLast="0"/>
      <w:bookmarkStart w:id="44" w:name="_Toc46404495"/>
      <w:bookmarkStart w:id="45" w:name="_Toc168323194"/>
      <w:bookmarkEnd w:id="43"/>
      <w:r w:rsidRPr="00741D36">
        <w:t>Tutor Empresarial</w:t>
      </w:r>
      <w:bookmarkEnd w:id="44"/>
      <w:bookmarkEnd w:id="45"/>
    </w:p>
    <w:p w14:paraId="50385170" w14:textId="7195E37A" w:rsidR="00A45654" w:rsidRPr="00741D36" w:rsidRDefault="00A45654" w:rsidP="00F14629">
      <w:bookmarkStart w:id="46" w:name="_Toc168323195"/>
      <w:proofErr w:type="spellStart"/>
      <w:r w:rsidRPr="6BD08711">
        <w:rPr>
          <w:lang w:val="es-ES"/>
        </w:rPr>
        <w:t>Ing.</w:t>
      </w:r>
      <w:r w:rsidR="1F7FF356" w:rsidRPr="6BD08711">
        <w:rPr>
          <w:lang w:val="es-ES"/>
        </w:rPr>
        <w:t>Mario</w:t>
      </w:r>
      <w:proofErr w:type="spellEnd"/>
      <w:r w:rsidR="1F7FF356" w:rsidRPr="6BD08711">
        <w:rPr>
          <w:lang w:val="es-ES"/>
        </w:rPr>
        <w:t xml:space="preserve"> </w:t>
      </w:r>
      <w:r w:rsidR="61379B9D" w:rsidRPr="6BD08711">
        <w:rPr>
          <w:lang w:val="es-ES"/>
        </w:rPr>
        <w:t>Alma</w:t>
      </w:r>
      <w:r w:rsidR="61379B9D">
        <w:t>che</w:t>
      </w:r>
      <w:bookmarkEnd w:id="46"/>
    </w:p>
    <w:p w14:paraId="1B990D22" w14:textId="56B4E3D1" w:rsidR="00A45654" w:rsidRPr="00DC11C4" w:rsidRDefault="00A45654" w:rsidP="00DC11C4">
      <w:pPr>
        <w:pStyle w:val="Ttulo3"/>
      </w:pPr>
      <w:bookmarkStart w:id="47" w:name="_ldsc4mcyotnb" w:colFirst="0" w:colLast="0"/>
      <w:bookmarkStart w:id="48" w:name="_Toc46404496"/>
      <w:bookmarkStart w:id="49" w:name="_Toc168323196"/>
      <w:bookmarkEnd w:id="47"/>
      <w:r w:rsidRPr="00DC11C4">
        <w:t>Tutor Académico</w:t>
      </w:r>
      <w:bookmarkEnd w:id="48"/>
      <w:bookmarkEnd w:id="49"/>
    </w:p>
    <w:p w14:paraId="599983DA" w14:textId="379F1DE4" w:rsidR="0088684F" w:rsidRPr="00741D36" w:rsidRDefault="00A45654" w:rsidP="00F14629">
      <w:bookmarkStart w:id="50" w:name="_Toc168323197"/>
      <w:proofErr w:type="spellStart"/>
      <w:r w:rsidRPr="6BD08711">
        <w:rPr>
          <w:lang w:val="es-ES"/>
        </w:rPr>
        <w:t>Ing.</w:t>
      </w:r>
      <w:r w:rsidR="72CFBB79" w:rsidRPr="6BD08711">
        <w:rPr>
          <w:lang w:val="es-ES"/>
        </w:rPr>
        <w:t>Jenny</w:t>
      </w:r>
      <w:proofErr w:type="spellEnd"/>
      <w:r w:rsidR="72CFBB79" w:rsidRPr="6BD08711">
        <w:rPr>
          <w:lang w:val="es-ES"/>
        </w:rPr>
        <w:t xml:space="preserve"> Guerra</w:t>
      </w:r>
      <w:bookmarkEnd w:id="50"/>
    </w:p>
    <w:p w14:paraId="71642C5E" w14:textId="3D78C03B" w:rsidR="00A45654" w:rsidRPr="00741D36" w:rsidRDefault="00A45654" w:rsidP="00E374C7">
      <w:pPr>
        <w:pStyle w:val="Ttulo3"/>
      </w:pPr>
      <w:bookmarkStart w:id="51" w:name="_mtdf2z6maa33"/>
      <w:bookmarkStart w:id="52" w:name="_Toc46404497"/>
      <w:bookmarkStart w:id="53" w:name="_Toc168323198"/>
      <w:bookmarkEnd w:id="51"/>
      <w:r>
        <w:t>Estudiantes</w:t>
      </w:r>
      <w:bookmarkEnd w:id="52"/>
      <w:bookmarkEnd w:id="53"/>
    </w:p>
    <w:p w14:paraId="20C0C44D" w14:textId="77777777" w:rsidR="00E96365" w:rsidRDefault="6A81C9F9" w:rsidP="00E96365">
      <w:pPr>
        <w:pStyle w:val="Prrafodelista"/>
        <w:numPr>
          <w:ilvl w:val="0"/>
          <w:numId w:val="36"/>
        </w:numPr>
        <w:rPr>
          <w:lang w:val="en-US"/>
        </w:rPr>
      </w:pPr>
      <w:r w:rsidRPr="00E96365">
        <w:rPr>
          <w:lang w:val="en-US"/>
        </w:rPr>
        <w:t xml:space="preserve">Christian Almache </w:t>
      </w:r>
    </w:p>
    <w:p w14:paraId="75F5EB2B" w14:textId="77777777" w:rsidR="00E96365" w:rsidRDefault="3202CE33" w:rsidP="00E96365">
      <w:pPr>
        <w:pStyle w:val="Prrafodelista"/>
        <w:numPr>
          <w:ilvl w:val="0"/>
          <w:numId w:val="36"/>
        </w:numPr>
        <w:rPr>
          <w:lang w:val="en-US"/>
        </w:rPr>
      </w:pPr>
      <w:r w:rsidRPr="00E96365">
        <w:rPr>
          <w:lang w:val="en-US"/>
        </w:rPr>
        <w:t>Ricardo Monge</w:t>
      </w:r>
    </w:p>
    <w:p w14:paraId="14F55C95" w14:textId="6C1B7F77" w:rsidR="6A81C9F9" w:rsidRPr="00E96365" w:rsidRDefault="250FC585" w:rsidP="00E96365">
      <w:pPr>
        <w:pStyle w:val="Prrafodelista"/>
        <w:numPr>
          <w:ilvl w:val="0"/>
          <w:numId w:val="36"/>
        </w:numPr>
        <w:rPr>
          <w:lang w:val="en-US"/>
        </w:rPr>
      </w:pPr>
      <w:r w:rsidRPr="00E96365">
        <w:rPr>
          <w:lang w:val="en-US"/>
        </w:rPr>
        <w:t>Matias Galarza</w:t>
      </w:r>
    </w:p>
    <w:p w14:paraId="7C69B0CC" w14:textId="3FE900EF" w:rsidR="250FC585" w:rsidRPr="00D43E25" w:rsidRDefault="250FC585" w:rsidP="6BD08711">
      <w:pPr>
        <w:rPr>
          <w:lang w:val="en-US"/>
        </w:rPr>
      </w:pPr>
      <w:r w:rsidRPr="00D43E25">
        <w:rPr>
          <w:lang w:val="en-US"/>
        </w:rPr>
        <w:t xml:space="preserve">         </w:t>
      </w:r>
    </w:p>
    <w:p w14:paraId="2B06FAC0" w14:textId="621DA890" w:rsidR="00A45654" w:rsidRPr="00E374C7" w:rsidRDefault="00A45654" w:rsidP="00E374C7">
      <w:pPr>
        <w:pStyle w:val="Ttulo2"/>
      </w:pPr>
      <w:bookmarkStart w:id="54" w:name="_duvwstqy59f6"/>
      <w:bookmarkStart w:id="55" w:name="_n4baebyl4yuh"/>
      <w:bookmarkStart w:id="56" w:name="_Toc46404498"/>
      <w:bookmarkStart w:id="57" w:name="_Toc168323199"/>
      <w:bookmarkEnd w:id="54"/>
      <w:bookmarkEnd w:id="55"/>
      <w:r>
        <w:t>Tecnológica</w:t>
      </w:r>
      <w:bookmarkEnd w:id="56"/>
      <w:bookmarkEnd w:id="57"/>
    </w:p>
    <w:p w14:paraId="44145430" w14:textId="1B412E39" w:rsidR="0636489C" w:rsidRDefault="0636489C" w:rsidP="6BD08711">
      <w:r>
        <w:t>Computadoras</w:t>
      </w:r>
    </w:p>
    <w:p w14:paraId="45CE611B" w14:textId="122BC652" w:rsidR="00A45654" w:rsidRPr="00741D36" w:rsidRDefault="00A45654" w:rsidP="00E374C7">
      <w:pPr>
        <w:pStyle w:val="Ttulo3"/>
      </w:pPr>
      <w:bookmarkStart w:id="58" w:name="_2t4wbmrzecs9"/>
      <w:bookmarkStart w:id="59" w:name="_Toc46404499"/>
      <w:bookmarkStart w:id="60" w:name="_Toc168323200"/>
      <w:bookmarkEnd w:id="58"/>
      <w:r>
        <w:lastRenderedPageBreak/>
        <w:t>Hardware</w:t>
      </w:r>
      <w:bookmarkEnd w:id="59"/>
      <w:bookmarkEnd w:id="60"/>
    </w:p>
    <w:p w14:paraId="5A8B1736" w14:textId="1BF81ABC" w:rsidR="228B2FF7" w:rsidRDefault="228B2FF7" w:rsidP="6BD08711">
      <w:r>
        <w:t>Computadoras:</w:t>
      </w:r>
    </w:p>
    <w:p w14:paraId="55FED9E5" w14:textId="4DB7834F" w:rsidR="228B2FF7" w:rsidRDefault="228B2FF7" w:rsidP="6BD08711">
      <w:pPr>
        <w:pStyle w:val="Prrafodelista"/>
        <w:numPr>
          <w:ilvl w:val="1"/>
          <w:numId w:val="1"/>
        </w:numPr>
        <w:rPr>
          <w:szCs w:val="24"/>
        </w:rPr>
      </w:pPr>
      <w:r>
        <w:t>Lenovo</w:t>
      </w:r>
    </w:p>
    <w:p w14:paraId="39B32FD6" w14:textId="4C22F050" w:rsidR="228B2FF7" w:rsidRDefault="228B2FF7" w:rsidP="6BD08711">
      <w:pPr>
        <w:pStyle w:val="Prrafodelista"/>
        <w:numPr>
          <w:ilvl w:val="1"/>
          <w:numId w:val="1"/>
        </w:numPr>
        <w:rPr>
          <w:szCs w:val="24"/>
        </w:rPr>
      </w:pPr>
      <w:r>
        <w:t>HP</w:t>
      </w:r>
    </w:p>
    <w:p w14:paraId="2DFD9640" w14:textId="1DB034CF" w:rsidR="228B2FF7" w:rsidRDefault="228B2FF7" w:rsidP="6BD08711">
      <w:pPr>
        <w:pStyle w:val="Prrafodelista"/>
        <w:numPr>
          <w:ilvl w:val="1"/>
          <w:numId w:val="1"/>
        </w:numPr>
        <w:rPr>
          <w:szCs w:val="24"/>
        </w:rPr>
      </w:pPr>
      <w:r>
        <w:t>Asus</w:t>
      </w:r>
    </w:p>
    <w:p w14:paraId="19701BFB" w14:textId="34FBADBD" w:rsidR="00A45654" w:rsidRPr="00741D36" w:rsidRDefault="00A45654" w:rsidP="00E374C7">
      <w:pPr>
        <w:pStyle w:val="Ttulo3"/>
      </w:pPr>
      <w:bookmarkStart w:id="61" w:name="_sw3znccxzwj"/>
      <w:bookmarkStart w:id="62" w:name="_q8vni9m1yfmq"/>
      <w:bookmarkStart w:id="63" w:name="_Toc46404500"/>
      <w:bookmarkStart w:id="64" w:name="_Toc168323201"/>
      <w:bookmarkEnd w:id="61"/>
      <w:bookmarkEnd w:id="62"/>
      <w:r>
        <w:t>Software</w:t>
      </w:r>
      <w:bookmarkEnd w:id="63"/>
      <w:bookmarkEnd w:id="64"/>
      <w:r>
        <w:t xml:space="preserve"> </w:t>
      </w:r>
    </w:p>
    <w:p w14:paraId="626AB5AE" w14:textId="2AD56120" w:rsidR="1C53C4B1" w:rsidRDefault="1C53C4B1" w:rsidP="6BD08711">
      <w:r>
        <w:t>Sistema creado</w:t>
      </w:r>
      <w:r w:rsidR="69981E65">
        <w:t xml:space="preserve"> en C++</w:t>
      </w:r>
    </w:p>
    <w:p w14:paraId="7CEE377C" w14:textId="77777777" w:rsidR="00A45654" w:rsidRPr="005F43BD" w:rsidRDefault="00A45654" w:rsidP="00A053FD">
      <w:pPr>
        <w:spacing w:line="360" w:lineRule="auto"/>
        <w:contextualSpacing/>
        <w:rPr>
          <w:rFonts w:ascii="Arial" w:eastAsia="Times New Roman" w:hAnsi="Arial" w:cs="Arial"/>
          <w:szCs w:val="24"/>
        </w:rPr>
        <w:sectPr w:rsidR="00A45654" w:rsidRPr="005F43BD" w:rsidSect="00A907D0">
          <w:pgSz w:w="11909" w:h="16834"/>
          <w:pgMar w:top="1440" w:right="1440" w:bottom="1440" w:left="1440" w:header="0" w:footer="720" w:gutter="0"/>
          <w:pgNumType w:start="3"/>
          <w:cols w:space="720"/>
        </w:sectPr>
      </w:pPr>
    </w:p>
    <w:p w14:paraId="267D24B5" w14:textId="77777777" w:rsidR="00A45654" w:rsidRDefault="00A45654" w:rsidP="000C6A74">
      <w:pPr>
        <w:pStyle w:val="Ttulo1"/>
      </w:pPr>
      <w:bookmarkStart w:id="65" w:name="_julsk27nisuw" w:colFirst="0" w:colLast="0"/>
      <w:bookmarkStart w:id="66" w:name="_Toc513527982"/>
      <w:bookmarkStart w:id="67" w:name="_Toc514052966"/>
      <w:bookmarkStart w:id="68" w:name="_Toc46404502"/>
      <w:bookmarkStart w:id="69" w:name="_Toc168323202"/>
      <w:bookmarkEnd w:id="65"/>
      <w:r w:rsidRPr="00A053FD">
        <w:lastRenderedPageBreak/>
        <w:t>Bibliografía</w:t>
      </w:r>
      <w:bookmarkEnd w:id="66"/>
      <w:bookmarkEnd w:id="67"/>
      <w:bookmarkEnd w:id="68"/>
      <w:bookmarkEnd w:id="69"/>
    </w:p>
    <w:p w14:paraId="5672DA47" w14:textId="77777777" w:rsidR="000E423A" w:rsidRPr="000E423A" w:rsidRDefault="000E423A" w:rsidP="000E423A">
      <w:pPr>
        <w:pStyle w:val="Bibliografa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0E423A">
        <w:rPr>
          <w:rFonts w:ascii="Times New Roman" w:hAnsi="Times New Roman" w:cs="Times New Roman"/>
        </w:rPr>
        <w:t xml:space="preserve">Mendoza, M. L. (2023). </w:t>
      </w:r>
      <w:r w:rsidRPr="000E423A">
        <w:rPr>
          <w:rFonts w:ascii="Times New Roman" w:hAnsi="Times New Roman" w:cs="Times New Roman"/>
          <w:i/>
          <w:iCs/>
        </w:rPr>
        <w:t>Qué es un lenguaje de programación</w:t>
      </w:r>
      <w:r w:rsidRPr="000E423A">
        <w:rPr>
          <w:rFonts w:ascii="Times New Roman" w:hAnsi="Times New Roman" w:cs="Times New Roman"/>
        </w:rPr>
        <w:t>. https://openwebinars.net/blog/que-es-un-lenguaje-de-programacion/</w:t>
      </w:r>
    </w:p>
    <w:p w14:paraId="5C9BD7F1" w14:textId="10F9540E" w:rsidR="000E423A" w:rsidRPr="000E423A" w:rsidRDefault="000E423A" w:rsidP="000E423A">
      <w:pPr>
        <w:rPr>
          <w:lang w:val="es" w:eastAsia="es-EC"/>
        </w:rPr>
      </w:pPr>
      <w:r>
        <w:rPr>
          <w:lang w:val="es" w:eastAsia="es-EC"/>
        </w:rPr>
        <w:fldChar w:fldCharType="end"/>
      </w:r>
    </w:p>
    <w:p w14:paraId="649213E7" w14:textId="420B7E8F" w:rsidR="009702E1" w:rsidRPr="008A03F4" w:rsidRDefault="009702E1" w:rsidP="6BD08711">
      <w:pPr>
        <w:rPr>
          <w:rFonts w:ascii="Arial" w:hAnsi="Arial" w:cs="Arial"/>
        </w:rPr>
        <w:sectPr w:rsidR="009702E1" w:rsidRPr="008A03F4" w:rsidSect="00D46D52">
          <w:footerReference w:type="default" r:id="rId13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 w:rsidRPr="6BD08711">
        <w:rPr>
          <w:rFonts w:ascii="Arial" w:hAnsi="Arial" w:cs="Arial"/>
        </w:rPr>
        <w:br w:type="page"/>
      </w:r>
    </w:p>
    <w:p w14:paraId="381EA44F" w14:textId="1087BB80" w:rsidR="6BD08711" w:rsidRDefault="6BD08711" w:rsidP="6BD08711">
      <w:pPr>
        <w:ind w:firstLine="0"/>
        <w:rPr>
          <w:rFonts w:ascii="Arial" w:eastAsia="Georgia" w:hAnsi="Arial" w:cs="Arial"/>
          <w:b/>
          <w:bCs/>
          <w:color w:val="000000" w:themeColor="text1"/>
        </w:rPr>
      </w:pPr>
    </w:p>
    <w:sectPr w:rsidR="6BD08711" w:rsidSect="009702E1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36159D" w14:textId="77777777" w:rsidR="007F16F8" w:rsidRDefault="007F16F8" w:rsidP="00A45654">
      <w:pPr>
        <w:spacing w:after="0" w:line="240" w:lineRule="auto"/>
      </w:pPr>
      <w:r>
        <w:separator/>
      </w:r>
    </w:p>
  </w:endnote>
  <w:endnote w:type="continuationSeparator" w:id="0">
    <w:p w14:paraId="2B5D2BE0" w14:textId="77777777" w:rsidR="007F16F8" w:rsidRDefault="007F16F8" w:rsidP="00A45654">
      <w:pPr>
        <w:spacing w:after="0" w:line="240" w:lineRule="auto"/>
      </w:pPr>
      <w:r>
        <w:continuationSeparator/>
      </w:r>
    </w:p>
  </w:endnote>
  <w:endnote w:type="continuationNotice" w:id="1">
    <w:p w14:paraId="444D249B" w14:textId="77777777" w:rsidR="007F16F8" w:rsidRDefault="007F16F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DejaVu Sans">
    <w:altName w:val="Times New Roman"/>
    <w:charset w:val="00"/>
    <w:family w:val="auto"/>
    <w:pitch w:val="variable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EFF" w:usb1="F9DFFFFF" w:usb2="0000007F" w:usb3="00000000" w:csb0="003F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225036118"/>
      <w:docPartObj>
        <w:docPartGallery w:val="Page Numbers (Bottom of Page)"/>
        <w:docPartUnique/>
      </w:docPartObj>
    </w:sdtPr>
    <w:sdtEndPr>
      <w:rPr>
        <w:rFonts w:cs="Times New Roman"/>
      </w:rPr>
    </w:sdtEndPr>
    <w:sdtContent>
      <w:p w14:paraId="6A51E86B" w14:textId="77777777" w:rsidR="00CD3B54" w:rsidRPr="009F509B" w:rsidRDefault="00CD3B54">
        <w:pPr>
          <w:pStyle w:val="Piedepgina"/>
          <w:jc w:val="right"/>
          <w:rPr>
            <w:rFonts w:cs="Times New Roman"/>
          </w:rPr>
        </w:pPr>
        <w:r w:rsidRPr="009F509B">
          <w:rPr>
            <w:rFonts w:cs="Times New Roman"/>
          </w:rPr>
          <w:fldChar w:fldCharType="begin"/>
        </w:r>
        <w:r w:rsidRPr="009F509B">
          <w:rPr>
            <w:rFonts w:cs="Times New Roman"/>
          </w:rPr>
          <w:instrText>PAGE   \* MERGEFORMAT</w:instrText>
        </w:r>
        <w:r w:rsidRPr="009F509B">
          <w:rPr>
            <w:rFonts w:cs="Times New Roman"/>
          </w:rPr>
          <w:fldChar w:fldCharType="separate"/>
        </w:r>
        <w:r w:rsidR="009967BA" w:rsidRPr="009967BA">
          <w:rPr>
            <w:rFonts w:cs="Times New Roman"/>
            <w:noProof/>
            <w:lang w:val="es-ES"/>
          </w:rPr>
          <w:t>10</w:t>
        </w:r>
        <w:r w:rsidRPr="009F509B">
          <w:rPr>
            <w:rFonts w:cs="Times New Roman"/>
          </w:rPr>
          <w:fldChar w:fldCharType="end"/>
        </w:r>
      </w:p>
    </w:sdtContent>
  </w:sdt>
  <w:p w14:paraId="634E38CB" w14:textId="77777777" w:rsidR="00CD3B54" w:rsidRDefault="00CD3B54">
    <w:pPr>
      <w:tabs>
        <w:tab w:val="center" w:pos="4252"/>
        <w:tab w:val="right" w:pos="8504"/>
      </w:tabs>
      <w:spacing w:after="708" w:line="240" w:lineRule="auto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E2CAE2F" w14:textId="77777777" w:rsidR="007F16F8" w:rsidRDefault="007F16F8" w:rsidP="00A45654">
      <w:pPr>
        <w:spacing w:after="0" w:line="240" w:lineRule="auto"/>
      </w:pPr>
      <w:r>
        <w:separator/>
      </w:r>
    </w:p>
  </w:footnote>
  <w:footnote w:type="continuationSeparator" w:id="0">
    <w:p w14:paraId="2810CF0C" w14:textId="77777777" w:rsidR="007F16F8" w:rsidRDefault="007F16F8" w:rsidP="00A45654">
      <w:pPr>
        <w:spacing w:after="0" w:line="240" w:lineRule="auto"/>
      </w:pPr>
      <w:r>
        <w:continuationSeparator/>
      </w:r>
    </w:p>
  </w:footnote>
  <w:footnote w:type="continuationNotice" w:id="1">
    <w:p w14:paraId="69839D0B" w14:textId="77777777" w:rsidR="007F16F8" w:rsidRDefault="007F16F8">
      <w:pPr>
        <w:spacing w:after="0" w:line="240" w:lineRule="auto"/>
      </w:pP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bookmark int2:bookmarkName="_Int_c8zCOk2i" int2:invalidationBookmarkName="" int2:hashCode="I+qJviXyDCfaak" int2:id="B2WLerQc">
      <int2:state int2:value="Rejected" int2:type="AugLoop_Text_Critique"/>
    </int2:bookmark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200BD1"/>
    <w:multiLevelType w:val="multilevel"/>
    <w:tmpl w:val="005C1A7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04A0125A"/>
    <w:multiLevelType w:val="hybridMultilevel"/>
    <w:tmpl w:val="844E2A5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DD36D2"/>
    <w:multiLevelType w:val="multilevel"/>
    <w:tmpl w:val="895C12A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0A394BBF"/>
    <w:multiLevelType w:val="hybridMultilevel"/>
    <w:tmpl w:val="372852F8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51B2ED"/>
    <w:multiLevelType w:val="hybridMultilevel"/>
    <w:tmpl w:val="FFFFFFFF"/>
    <w:lvl w:ilvl="0" w:tplc="760663F8">
      <w:start w:val="1"/>
      <w:numFmt w:val="decimal"/>
      <w:lvlText w:val="%1."/>
      <w:lvlJc w:val="left"/>
      <w:pPr>
        <w:ind w:left="720" w:hanging="360"/>
      </w:pPr>
    </w:lvl>
    <w:lvl w:ilvl="1" w:tplc="C0BC9D10">
      <w:start w:val="1"/>
      <w:numFmt w:val="lowerLetter"/>
      <w:lvlText w:val="%2."/>
      <w:lvlJc w:val="left"/>
      <w:pPr>
        <w:ind w:left="1440" w:hanging="360"/>
      </w:pPr>
    </w:lvl>
    <w:lvl w:ilvl="2" w:tplc="FBCE9E82">
      <w:start w:val="1"/>
      <w:numFmt w:val="decimal"/>
      <w:lvlText w:val="%3."/>
      <w:lvlJc w:val="left"/>
      <w:pPr>
        <w:ind w:left="2160" w:hanging="180"/>
      </w:pPr>
    </w:lvl>
    <w:lvl w:ilvl="3" w:tplc="8EA8266C">
      <w:start w:val="1"/>
      <w:numFmt w:val="decimal"/>
      <w:lvlText w:val="%4."/>
      <w:lvlJc w:val="left"/>
      <w:pPr>
        <w:ind w:left="2880" w:hanging="360"/>
      </w:pPr>
    </w:lvl>
    <w:lvl w:ilvl="4" w:tplc="6C383F08">
      <w:start w:val="1"/>
      <w:numFmt w:val="lowerLetter"/>
      <w:lvlText w:val="%5."/>
      <w:lvlJc w:val="left"/>
      <w:pPr>
        <w:ind w:left="3600" w:hanging="360"/>
      </w:pPr>
    </w:lvl>
    <w:lvl w:ilvl="5" w:tplc="9BA6C8E6">
      <w:start w:val="1"/>
      <w:numFmt w:val="lowerRoman"/>
      <w:lvlText w:val="%6."/>
      <w:lvlJc w:val="right"/>
      <w:pPr>
        <w:ind w:left="4320" w:hanging="180"/>
      </w:pPr>
    </w:lvl>
    <w:lvl w:ilvl="6" w:tplc="A8625376">
      <w:start w:val="1"/>
      <w:numFmt w:val="decimal"/>
      <w:lvlText w:val="%7."/>
      <w:lvlJc w:val="left"/>
      <w:pPr>
        <w:ind w:left="5040" w:hanging="360"/>
      </w:pPr>
    </w:lvl>
    <w:lvl w:ilvl="7" w:tplc="59660690">
      <w:start w:val="1"/>
      <w:numFmt w:val="lowerLetter"/>
      <w:lvlText w:val="%8."/>
      <w:lvlJc w:val="left"/>
      <w:pPr>
        <w:ind w:left="5760" w:hanging="360"/>
      </w:pPr>
    </w:lvl>
    <w:lvl w:ilvl="8" w:tplc="031A75B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C8F7824"/>
    <w:multiLevelType w:val="multilevel"/>
    <w:tmpl w:val="B0EE078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127A0C69"/>
    <w:multiLevelType w:val="hybridMultilevel"/>
    <w:tmpl w:val="D0B449F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C3E2911"/>
    <w:multiLevelType w:val="hybridMultilevel"/>
    <w:tmpl w:val="766EEF06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D772428"/>
    <w:multiLevelType w:val="hybridMultilevel"/>
    <w:tmpl w:val="BA4A3154"/>
    <w:lvl w:ilvl="0" w:tplc="0C0A0001">
      <w:start w:val="1"/>
      <w:numFmt w:val="bullet"/>
      <w:lvlText w:val=""/>
      <w:lvlJc w:val="left"/>
      <w:pPr>
        <w:ind w:left="93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65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37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09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1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53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25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97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690" w:hanging="360"/>
      </w:pPr>
      <w:rPr>
        <w:rFonts w:ascii="Wingdings" w:hAnsi="Wingdings" w:hint="default"/>
      </w:rPr>
    </w:lvl>
  </w:abstractNum>
  <w:abstractNum w:abstractNumId="9" w15:restartNumberingAfterBreak="0">
    <w:nsid w:val="1DC53AB9"/>
    <w:multiLevelType w:val="multilevel"/>
    <w:tmpl w:val="F7F4EB6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0" w15:restartNumberingAfterBreak="0">
    <w:nsid w:val="1E04488B"/>
    <w:multiLevelType w:val="multilevel"/>
    <w:tmpl w:val="7AFC996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 w15:restartNumberingAfterBreak="0">
    <w:nsid w:val="21A57915"/>
    <w:multiLevelType w:val="hybridMultilevel"/>
    <w:tmpl w:val="BA8E731E"/>
    <w:lvl w:ilvl="0" w:tplc="30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3FE128A"/>
    <w:multiLevelType w:val="hybridMultilevel"/>
    <w:tmpl w:val="FFFFFFFF"/>
    <w:lvl w:ilvl="0" w:tplc="03A42A80">
      <w:start w:val="1"/>
      <w:numFmt w:val="decimal"/>
      <w:lvlText w:val="%1."/>
      <w:lvlJc w:val="left"/>
      <w:pPr>
        <w:ind w:left="720" w:hanging="360"/>
      </w:pPr>
    </w:lvl>
    <w:lvl w:ilvl="1" w:tplc="EBAA9F0A">
      <w:start w:val="1"/>
      <w:numFmt w:val="lowerLetter"/>
      <w:lvlText w:val="%2."/>
      <w:lvlJc w:val="left"/>
      <w:pPr>
        <w:ind w:left="1440" w:hanging="360"/>
      </w:pPr>
    </w:lvl>
    <w:lvl w:ilvl="2" w:tplc="C82E45D0">
      <w:start w:val="1"/>
      <w:numFmt w:val="upperRoman"/>
      <w:lvlText w:val="%3."/>
      <w:lvlJc w:val="right"/>
      <w:pPr>
        <w:ind w:left="2160" w:hanging="180"/>
      </w:pPr>
    </w:lvl>
    <w:lvl w:ilvl="3" w:tplc="C0E0D356">
      <w:start w:val="1"/>
      <w:numFmt w:val="decimal"/>
      <w:lvlText w:val="%4."/>
      <w:lvlJc w:val="left"/>
      <w:pPr>
        <w:ind w:left="2880" w:hanging="360"/>
      </w:pPr>
    </w:lvl>
    <w:lvl w:ilvl="4" w:tplc="44141828">
      <w:start w:val="1"/>
      <w:numFmt w:val="lowerLetter"/>
      <w:lvlText w:val="%5."/>
      <w:lvlJc w:val="left"/>
      <w:pPr>
        <w:ind w:left="3600" w:hanging="360"/>
      </w:pPr>
    </w:lvl>
    <w:lvl w:ilvl="5" w:tplc="05BE8E78">
      <w:start w:val="1"/>
      <w:numFmt w:val="lowerRoman"/>
      <w:lvlText w:val="%6."/>
      <w:lvlJc w:val="right"/>
      <w:pPr>
        <w:ind w:left="4320" w:hanging="180"/>
      </w:pPr>
    </w:lvl>
    <w:lvl w:ilvl="6" w:tplc="23141316">
      <w:start w:val="1"/>
      <w:numFmt w:val="decimal"/>
      <w:lvlText w:val="%7."/>
      <w:lvlJc w:val="left"/>
      <w:pPr>
        <w:ind w:left="5040" w:hanging="360"/>
      </w:pPr>
    </w:lvl>
    <w:lvl w:ilvl="7" w:tplc="AB68518C">
      <w:start w:val="1"/>
      <w:numFmt w:val="lowerLetter"/>
      <w:lvlText w:val="%8."/>
      <w:lvlJc w:val="left"/>
      <w:pPr>
        <w:ind w:left="5760" w:hanging="360"/>
      </w:pPr>
    </w:lvl>
    <w:lvl w:ilvl="8" w:tplc="E54E9A1C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34D441C"/>
    <w:multiLevelType w:val="hybridMultilevel"/>
    <w:tmpl w:val="6CF8041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55839ED"/>
    <w:multiLevelType w:val="hybridMultilevel"/>
    <w:tmpl w:val="F3AE181A"/>
    <w:lvl w:ilvl="0" w:tplc="300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5" w15:restartNumberingAfterBreak="0">
    <w:nsid w:val="39FB03C0"/>
    <w:multiLevelType w:val="hybridMultilevel"/>
    <w:tmpl w:val="5B568DE0"/>
    <w:lvl w:ilvl="0" w:tplc="34CA78F6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b/>
      </w:rPr>
    </w:lvl>
    <w:lvl w:ilvl="1" w:tplc="DF30EEE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4F4A62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5E4AC43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C70A69EE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E7AF69A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EA6213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3929BB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AAAB8B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3D356259"/>
    <w:multiLevelType w:val="hybridMultilevel"/>
    <w:tmpl w:val="4BE897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2F74B3E"/>
    <w:multiLevelType w:val="multilevel"/>
    <w:tmpl w:val="D250C54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8" w15:restartNumberingAfterBreak="0">
    <w:nsid w:val="47747172"/>
    <w:multiLevelType w:val="hybridMultilevel"/>
    <w:tmpl w:val="BF4426F0"/>
    <w:lvl w:ilvl="0" w:tplc="300A000F">
      <w:start w:val="1"/>
      <w:numFmt w:val="decimal"/>
      <w:lvlText w:val="%1."/>
      <w:lvlJc w:val="left"/>
      <w:pPr>
        <w:ind w:left="1428" w:hanging="360"/>
      </w:pPr>
    </w:lvl>
    <w:lvl w:ilvl="1" w:tplc="300A0019" w:tentative="1">
      <w:start w:val="1"/>
      <w:numFmt w:val="lowerLetter"/>
      <w:lvlText w:val="%2."/>
      <w:lvlJc w:val="left"/>
      <w:pPr>
        <w:ind w:left="2148" w:hanging="360"/>
      </w:pPr>
    </w:lvl>
    <w:lvl w:ilvl="2" w:tplc="300A001B" w:tentative="1">
      <w:start w:val="1"/>
      <w:numFmt w:val="lowerRoman"/>
      <w:lvlText w:val="%3."/>
      <w:lvlJc w:val="right"/>
      <w:pPr>
        <w:ind w:left="2868" w:hanging="180"/>
      </w:pPr>
    </w:lvl>
    <w:lvl w:ilvl="3" w:tplc="300A000F" w:tentative="1">
      <w:start w:val="1"/>
      <w:numFmt w:val="decimal"/>
      <w:lvlText w:val="%4."/>
      <w:lvlJc w:val="left"/>
      <w:pPr>
        <w:ind w:left="3588" w:hanging="360"/>
      </w:pPr>
    </w:lvl>
    <w:lvl w:ilvl="4" w:tplc="300A0019" w:tentative="1">
      <w:start w:val="1"/>
      <w:numFmt w:val="lowerLetter"/>
      <w:lvlText w:val="%5."/>
      <w:lvlJc w:val="left"/>
      <w:pPr>
        <w:ind w:left="4308" w:hanging="360"/>
      </w:pPr>
    </w:lvl>
    <w:lvl w:ilvl="5" w:tplc="300A001B" w:tentative="1">
      <w:start w:val="1"/>
      <w:numFmt w:val="lowerRoman"/>
      <w:lvlText w:val="%6."/>
      <w:lvlJc w:val="right"/>
      <w:pPr>
        <w:ind w:left="5028" w:hanging="180"/>
      </w:pPr>
    </w:lvl>
    <w:lvl w:ilvl="6" w:tplc="300A000F" w:tentative="1">
      <w:start w:val="1"/>
      <w:numFmt w:val="decimal"/>
      <w:lvlText w:val="%7."/>
      <w:lvlJc w:val="left"/>
      <w:pPr>
        <w:ind w:left="5748" w:hanging="360"/>
      </w:pPr>
    </w:lvl>
    <w:lvl w:ilvl="7" w:tplc="300A0019" w:tentative="1">
      <w:start w:val="1"/>
      <w:numFmt w:val="lowerLetter"/>
      <w:lvlText w:val="%8."/>
      <w:lvlJc w:val="left"/>
      <w:pPr>
        <w:ind w:left="6468" w:hanging="360"/>
      </w:pPr>
    </w:lvl>
    <w:lvl w:ilvl="8" w:tplc="300A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19" w15:restartNumberingAfterBreak="0">
    <w:nsid w:val="4EBB22C1"/>
    <w:multiLevelType w:val="hybridMultilevel"/>
    <w:tmpl w:val="027496B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F511096"/>
    <w:multiLevelType w:val="multilevel"/>
    <w:tmpl w:val="D77083E6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4FB5223A"/>
    <w:multiLevelType w:val="hybridMultilevel"/>
    <w:tmpl w:val="166C9402"/>
    <w:lvl w:ilvl="0" w:tplc="11567F88"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0580ADB"/>
    <w:multiLevelType w:val="multilevel"/>
    <w:tmpl w:val="31C00D68"/>
    <w:lvl w:ilvl="0">
      <w:start w:val="1"/>
      <w:numFmt w:val="bullet"/>
      <w:lvlText w:val="●"/>
      <w:lvlJc w:val="left"/>
      <w:pPr>
        <w:ind w:left="720" w:hanging="360"/>
      </w:pPr>
      <w:rPr>
        <w:rFonts w:ascii="Verdana" w:eastAsia="Verdana" w:hAnsi="Verdana" w:cs="Verdana"/>
        <w:color w:val="222222"/>
        <w:sz w:val="23"/>
        <w:szCs w:val="23"/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3" w15:restartNumberingAfterBreak="0">
    <w:nsid w:val="55D87C77"/>
    <w:multiLevelType w:val="hybridMultilevel"/>
    <w:tmpl w:val="67CC902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7CD22E7"/>
    <w:multiLevelType w:val="multilevel"/>
    <w:tmpl w:val="492225E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5" w15:restartNumberingAfterBreak="0">
    <w:nsid w:val="5A6CF5A4"/>
    <w:multiLevelType w:val="hybridMultilevel"/>
    <w:tmpl w:val="FFFFFFFF"/>
    <w:lvl w:ilvl="0" w:tplc="379EFF6A">
      <w:start w:val="1"/>
      <w:numFmt w:val="decimal"/>
      <w:lvlText w:val="%1."/>
      <w:lvlJc w:val="left"/>
      <w:pPr>
        <w:ind w:left="720" w:hanging="360"/>
      </w:pPr>
    </w:lvl>
    <w:lvl w:ilvl="1" w:tplc="4DE6D30C">
      <w:start w:val="1"/>
      <w:numFmt w:val="lowerLetter"/>
      <w:lvlText w:val="%2."/>
      <w:lvlJc w:val="left"/>
      <w:pPr>
        <w:ind w:left="1440" w:hanging="360"/>
      </w:pPr>
    </w:lvl>
    <w:lvl w:ilvl="2" w:tplc="113214F6">
      <w:start w:val="1"/>
      <w:numFmt w:val="lowerRoman"/>
      <w:lvlText w:val="%3."/>
      <w:lvlJc w:val="right"/>
      <w:pPr>
        <w:ind w:left="2160" w:hanging="180"/>
      </w:pPr>
    </w:lvl>
    <w:lvl w:ilvl="3" w:tplc="95882FDA">
      <w:start w:val="1"/>
      <w:numFmt w:val="decimal"/>
      <w:lvlText w:val="%4."/>
      <w:lvlJc w:val="left"/>
      <w:pPr>
        <w:ind w:left="2880" w:hanging="360"/>
      </w:pPr>
    </w:lvl>
    <w:lvl w:ilvl="4" w:tplc="1A602DA2">
      <w:start w:val="1"/>
      <w:numFmt w:val="lowerLetter"/>
      <w:lvlText w:val="%5."/>
      <w:lvlJc w:val="left"/>
      <w:pPr>
        <w:ind w:left="3600" w:hanging="360"/>
      </w:pPr>
    </w:lvl>
    <w:lvl w:ilvl="5" w:tplc="1F60EB00">
      <w:start w:val="1"/>
      <w:numFmt w:val="lowerRoman"/>
      <w:lvlText w:val="%6."/>
      <w:lvlJc w:val="right"/>
      <w:pPr>
        <w:ind w:left="4320" w:hanging="180"/>
      </w:pPr>
    </w:lvl>
    <w:lvl w:ilvl="6" w:tplc="1B088590">
      <w:start w:val="1"/>
      <w:numFmt w:val="decimal"/>
      <w:lvlText w:val="%7."/>
      <w:lvlJc w:val="left"/>
      <w:pPr>
        <w:ind w:left="5040" w:hanging="360"/>
      </w:pPr>
    </w:lvl>
    <w:lvl w:ilvl="7" w:tplc="7BC6B698">
      <w:start w:val="1"/>
      <w:numFmt w:val="lowerLetter"/>
      <w:lvlText w:val="%8."/>
      <w:lvlJc w:val="left"/>
      <w:pPr>
        <w:ind w:left="5760" w:hanging="360"/>
      </w:pPr>
    </w:lvl>
    <w:lvl w:ilvl="8" w:tplc="657837CC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AAF3836"/>
    <w:multiLevelType w:val="hybridMultilevel"/>
    <w:tmpl w:val="78FE0B5E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FFE7157"/>
    <w:multiLevelType w:val="multilevel"/>
    <w:tmpl w:val="D250C54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8" w15:restartNumberingAfterBreak="0">
    <w:nsid w:val="63FDD8B9"/>
    <w:multiLevelType w:val="hybridMultilevel"/>
    <w:tmpl w:val="FFFFFFFF"/>
    <w:lvl w:ilvl="0" w:tplc="D0E0C52A">
      <w:start w:val="1"/>
      <w:numFmt w:val="decimal"/>
      <w:lvlText w:val="%1."/>
      <w:lvlJc w:val="left"/>
      <w:pPr>
        <w:ind w:left="720" w:hanging="360"/>
      </w:pPr>
    </w:lvl>
    <w:lvl w:ilvl="1" w:tplc="8C38D80A">
      <w:start w:val="1"/>
      <w:numFmt w:val="upperRoman"/>
      <w:lvlText w:val="%2."/>
      <w:lvlJc w:val="right"/>
      <w:pPr>
        <w:ind w:left="1440" w:hanging="360"/>
      </w:pPr>
    </w:lvl>
    <w:lvl w:ilvl="2" w:tplc="BB1244F4">
      <w:start w:val="1"/>
      <w:numFmt w:val="lowerRoman"/>
      <w:lvlText w:val="%3."/>
      <w:lvlJc w:val="right"/>
      <w:pPr>
        <w:ind w:left="2160" w:hanging="180"/>
      </w:pPr>
    </w:lvl>
    <w:lvl w:ilvl="3" w:tplc="9B2C90AE">
      <w:start w:val="1"/>
      <w:numFmt w:val="decimal"/>
      <w:lvlText w:val="%4."/>
      <w:lvlJc w:val="left"/>
      <w:pPr>
        <w:ind w:left="2880" w:hanging="360"/>
      </w:pPr>
    </w:lvl>
    <w:lvl w:ilvl="4" w:tplc="D5384370">
      <w:start w:val="1"/>
      <w:numFmt w:val="lowerLetter"/>
      <w:lvlText w:val="%5."/>
      <w:lvlJc w:val="left"/>
      <w:pPr>
        <w:ind w:left="3600" w:hanging="360"/>
      </w:pPr>
    </w:lvl>
    <w:lvl w:ilvl="5" w:tplc="B0CAA678">
      <w:start w:val="1"/>
      <w:numFmt w:val="lowerRoman"/>
      <w:lvlText w:val="%6."/>
      <w:lvlJc w:val="right"/>
      <w:pPr>
        <w:ind w:left="4320" w:hanging="180"/>
      </w:pPr>
    </w:lvl>
    <w:lvl w:ilvl="6" w:tplc="BA92F7AC">
      <w:start w:val="1"/>
      <w:numFmt w:val="decimal"/>
      <w:lvlText w:val="%7."/>
      <w:lvlJc w:val="left"/>
      <w:pPr>
        <w:ind w:left="5040" w:hanging="360"/>
      </w:pPr>
    </w:lvl>
    <w:lvl w:ilvl="7" w:tplc="20BACC20">
      <w:start w:val="1"/>
      <w:numFmt w:val="lowerLetter"/>
      <w:lvlText w:val="%8."/>
      <w:lvlJc w:val="left"/>
      <w:pPr>
        <w:ind w:left="5760" w:hanging="360"/>
      </w:pPr>
    </w:lvl>
    <w:lvl w:ilvl="8" w:tplc="6D56F096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8123509"/>
    <w:multiLevelType w:val="hybridMultilevel"/>
    <w:tmpl w:val="F5EE6114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B992896"/>
    <w:multiLevelType w:val="multilevel"/>
    <w:tmpl w:val="95A68BD2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6C007BD6"/>
    <w:multiLevelType w:val="hybridMultilevel"/>
    <w:tmpl w:val="4522845A"/>
    <w:lvl w:ilvl="0" w:tplc="0C0A0001">
      <w:start w:val="1"/>
      <w:numFmt w:val="bullet"/>
      <w:lvlText w:val=""/>
      <w:lvlJc w:val="left"/>
      <w:pPr>
        <w:ind w:left="93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65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37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09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1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53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25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97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690" w:hanging="360"/>
      </w:pPr>
      <w:rPr>
        <w:rFonts w:ascii="Wingdings" w:hAnsi="Wingdings" w:hint="default"/>
      </w:rPr>
    </w:lvl>
  </w:abstractNum>
  <w:abstractNum w:abstractNumId="32" w15:restartNumberingAfterBreak="0">
    <w:nsid w:val="6EBD14D4"/>
    <w:multiLevelType w:val="multilevel"/>
    <w:tmpl w:val="78B8B5B6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33" w15:restartNumberingAfterBreak="0">
    <w:nsid w:val="73E86F46"/>
    <w:multiLevelType w:val="hybridMultilevel"/>
    <w:tmpl w:val="510A646E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63E067B"/>
    <w:multiLevelType w:val="hybridMultilevel"/>
    <w:tmpl w:val="F5EE6114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ED759A3"/>
    <w:multiLevelType w:val="multilevel"/>
    <w:tmpl w:val="F22AC9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523640434">
    <w:abstractNumId w:val="28"/>
  </w:num>
  <w:num w:numId="2" w16cid:durableId="1702631948">
    <w:abstractNumId w:val="12"/>
  </w:num>
  <w:num w:numId="3" w16cid:durableId="165101072">
    <w:abstractNumId w:val="4"/>
  </w:num>
  <w:num w:numId="4" w16cid:durableId="934558603">
    <w:abstractNumId w:val="25"/>
  </w:num>
  <w:num w:numId="5" w16cid:durableId="1846281093">
    <w:abstractNumId w:val="14"/>
  </w:num>
  <w:num w:numId="6" w16cid:durableId="214513849">
    <w:abstractNumId w:val="27"/>
  </w:num>
  <w:num w:numId="7" w16cid:durableId="2118476921">
    <w:abstractNumId w:val="2"/>
  </w:num>
  <w:num w:numId="8" w16cid:durableId="1669216182">
    <w:abstractNumId w:val="0"/>
  </w:num>
  <w:num w:numId="9" w16cid:durableId="810437800">
    <w:abstractNumId w:val="22"/>
  </w:num>
  <w:num w:numId="10" w16cid:durableId="1962566999">
    <w:abstractNumId w:val="5"/>
  </w:num>
  <w:num w:numId="11" w16cid:durableId="1081488681">
    <w:abstractNumId w:val="32"/>
  </w:num>
  <w:num w:numId="12" w16cid:durableId="1828783373">
    <w:abstractNumId w:val="24"/>
  </w:num>
  <w:num w:numId="13" w16cid:durableId="684403758">
    <w:abstractNumId w:val="9"/>
  </w:num>
  <w:num w:numId="14" w16cid:durableId="958686771">
    <w:abstractNumId w:val="17"/>
  </w:num>
  <w:num w:numId="15" w16cid:durableId="1234008419">
    <w:abstractNumId w:val="26"/>
  </w:num>
  <w:num w:numId="16" w16cid:durableId="1159419205">
    <w:abstractNumId w:val="35"/>
  </w:num>
  <w:num w:numId="17" w16cid:durableId="1161388295">
    <w:abstractNumId w:val="1"/>
  </w:num>
  <w:num w:numId="18" w16cid:durableId="875393864">
    <w:abstractNumId w:val="6"/>
  </w:num>
  <w:num w:numId="19" w16cid:durableId="683747925">
    <w:abstractNumId w:val="34"/>
  </w:num>
  <w:num w:numId="20" w16cid:durableId="246035377">
    <w:abstractNumId w:val="10"/>
  </w:num>
  <w:num w:numId="21" w16cid:durableId="251664015">
    <w:abstractNumId w:val="15"/>
  </w:num>
  <w:num w:numId="22" w16cid:durableId="362752153">
    <w:abstractNumId w:val="31"/>
  </w:num>
  <w:num w:numId="23" w16cid:durableId="1442342403">
    <w:abstractNumId w:val="8"/>
  </w:num>
  <w:num w:numId="24" w16cid:durableId="1832479011">
    <w:abstractNumId w:val="18"/>
  </w:num>
  <w:num w:numId="25" w16cid:durableId="2122993565">
    <w:abstractNumId w:val="29"/>
  </w:num>
  <w:num w:numId="26" w16cid:durableId="328364696">
    <w:abstractNumId w:val="30"/>
  </w:num>
  <w:num w:numId="27" w16cid:durableId="1627658294">
    <w:abstractNumId w:val="20"/>
  </w:num>
  <w:num w:numId="28" w16cid:durableId="1712416849">
    <w:abstractNumId w:val="13"/>
  </w:num>
  <w:num w:numId="29" w16cid:durableId="1051656826">
    <w:abstractNumId w:val="19"/>
  </w:num>
  <w:num w:numId="30" w16cid:durableId="175316654">
    <w:abstractNumId w:val="23"/>
  </w:num>
  <w:num w:numId="31" w16cid:durableId="1706980175">
    <w:abstractNumId w:val="7"/>
  </w:num>
  <w:num w:numId="32" w16cid:durableId="500894914">
    <w:abstractNumId w:val="21"/>
  </w:num>
  <w:num w:numId="33" w16cid:durableId="794832350">
    <w:abstractNumId w:val="3"/>
  </w:num>
  <w:num w:numId="34" w16cid:durableId="928579736">
    <w:abstractNumId w:val="33"/>
  </w:num>
  <w:num w:numId="35" w16cid:durableId="2019454374">
    <w:abstractNumId w:val="16"/>
  </w:num>
  <w:num w:numId="36" w16cid:durableId="43634055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45654"/>
    <w:rsid w:val="0000122B"/>
    <w:rsid w:val="0000362A"/>
    <w:rsid w:val="000049E8"/>
    <w:rsid w:val="00005823"/>
    <w:rsid w:val="00005925"/>
    <w:rsid w:val="0000668F"/>
    <w:rsid w:val="00006895"/>
    <w:rsid w:val="00006A2D"/>
    <w:rsid w:val="00006F24"/>
    <w:rsid w:val="00006F2D"/>
    <w:rsid w:val="000074DC"/>
    <w:rsid w:val="0001008F"/>
    <w:rsid w:val="00010D9D"/>
    <w:rsid w:val="0001147E"/>
    <w:rsid w:val="0001195E"/>
    <w:rsid w:val="00012811"/>
    <w:rsid w:val="00014A55"/>
    <w:rsid w:val="00014A60"/>
    <w:rsid w:val="000150C1"/>
    <w:rsid w:val="00016762"/>
    <w:rsid w:val="00017893"/>
    <w:rsid w:val="00017998"/>
    <w:rsid w:val="00020D49"/>
    <w:rsid w:val="0002159F"/>
    <w:rsid w:val="0002415C"/>
    <w:rsid w:val="00025061"/>
    <w:rsid w:val="00025398"/>
    <w:rsid w:val="00025FB2"/>
    <w:rsid w:val="00027178"/>
    <w:rsid w:val="0002721E"/>
    <w:rsid w:val="000277B1"/>
    <w:rsid w:val="0003153B"/>
    <w:rsid w:val="00031E3C"/>
    <w:rsid w:val="0003388A"/>
    <w:rsid w:val="00033F0A"/>
    <w:rsid w:val="00034874"/>
    <w:rsid w:val="000349C5"/>
    <w:rsid w:val="00034DAA"/>
    <w:rsid w:val="00035132"/>
    <w:rsid w:val="000360C7"/>
    <w:rsid w:val="00036DCB"/>
    <w:rsid w:val="00037B8C"/>
    <w:rsid w:val="000401BB"/>
    <w:rsid w:val="00040CF7"/>
    <w:rsid w:val="00040F5D"/>
    <w:rsid w:val="00042249"/>
    <w:rsid w:val="0004296D"/>
    <w:rsid w:val="000434B2"/>
    <w:rsid w:val="00045A98"/>
    <w:rsid w:val="000476CF"/>
    <w:rsid w:val="00050645"/>
    <w:rsid w:val="0005163D"/>
    <w:rsid w:val="0005277F"/>
    <w:rsid w:val="00052C94"/>
    <w:rsid w:val="000536D3"/>
    <w:rsid w:val="00054CB1"/>
    <w:rsid w:val="000557A4"/>
    <w:rsid w:val="00056634"/>
    <w:rsid w:val="00057CEE"/>
    <w:rsid w:val="000612FA"/>
    <w:rsid w:val="00061F8B"/>
    <w:rsid w:val="0006273C"/>
    <w:rsid w:val="00064920"/>
    <w:rsid w:val="00064B9D"/>
    <w:rsid w:val="00064C18"/>
    <w:rsid w:val="00064D44"/>
    <w:rsid w:val="000665D6"/>
    <w:rsid w:val="0007050F"/>
    <w:rsid w:val="00070814"/>
    <w:rsid w:val="00071413"/>
    <w:rsid w:val="00071B1A"/>
    <w:rsid w:val="00071EF0"/>
    <w:rsid w:val="00072684"/>
    <w:rsid w:val="000727CA"/>
    <w:rsid w:val="0007371C"/>
    <w:rsid w:val="00073922"/>
    <w:rsid w:val="00074D1C"/>
    <w:rsid w:val="0007529C"/>
    <w:rsid w:val="00075D27"/>
    <w:rsid w:val="000767D0"/>
    <w:rsid w:val="000770DA"/>
    <w:rsid w:val="000770EA"/>
    <w:rsid w:val="000776F3"/>
    <w:rsid w:val="00080465"/>
    <w:rsid w:val="00080FFD"/>
    <w:rsid w:val="00082EC3"/>
    <w:rsid w:val="00085C1A"/>
    <w:rsid w:val="0008635E"/>
    <w:rsid w:val="000873C0"/>
    <w:rsid w:val="00087FB4"/>
    <w:rsid w:val="0009007F"/>
    <w:rsid w:val="00090250"/>
    <w:rsid w:val="0009027E"/>
    <w:rsid w:val="00090592"/>
    <w:rsid w:val="00090904"/>
    <w:rsid w:val="0009536F"/>
    <w:rsid w:val="0009660F"/>
    <w:rsid w:val="000A1D48"/>
    <w:rsid w:val="000A33B4"/>
    <w:rsid w:val="000A40A2"/>
    <w:rsid w:val="000A46E8"/>
    <w:rsid w:val="000A611D"/>
    <w:rsid w:val="000A64F6"/>
    <w:rsid w:val="000B1039"/>
    <w:rsid w:val="000B1F4C"/>
    <w:rsid w:val="000B23BE"/>
    <w:rsid w:val="000B38C9"/>
    <w:rsid w:val="000B3D6B"/>
    <w:rsid w:val="000B4EA6"/>
    <w:rsid w:val="000B5681"/>
    <w:rsid w:val="000B5710"/>
    <w:rsid w:val="000B6EF7"/>
    <w:rsid w:val="000B781B"/>
    <w:rsid w:val="000C04CB"/>
    <w:rsid w:val="000C122E"/>
    <w:rsid w:val="000C15B1"/>
    <w:rsid w:val="000C26D2"/>
    <w:rsid w:val="000C3058"/>
    <w:rsid w:val="000C3FFE"/>
    <w:rsid w:val="000C49E2"/>
    <w:rsid w:val="000C5EA0"/>
    <w:rsid w:val="000C6A74"/>
    <w:rsid w:val="000C7D58"/>
    <w:rsid w:val="000C7F38"/>
    <w:rsid w:val="000D11B0"/>
    <w:rsid w:val="000D1327"/>
    <w:rsid w:val="000D21D5"/>
    <w:rsid w:val="000D2300"/>
    <w:rsid w:val="000D257C"/>
    <w:rsid w:val="000D331F"/>
    <w:rsid w:val="000D436A"/>
    <w:rsid w:val="000D52FC"/>
    <w:rsid w:val="000D5D5C"/>
    <w:rsid w:val="000D67BB"/>
    <w:rsid w:val="000D6EAC"/>
    <w:rsid w:val="000D7D78"/>
    <w:rsid w:val="000E0CB8"/>
    <w:rsid w:val="000E149F"/>
    <w:rsid w:val="000E23F1"/>
    <w:rsid w:val="000E3143"/>
    <w:rsid w:val="000E3981"/>
    <w:rsid w:val="000E3B0B"/>
    <w:rsid w:val="000E423A"/>
    <w:rsid w:val="000E6539"/>
    <w:rsid w:val="000E6AD6"/>
    <w:rsid w:val="000E7154"/>
    <w:rsid w:val="000E7D37"/>
    <w:rsid w:val="000F0FF3"/>
    <w:rsid w:val="000F253C"/>
    <w:rsid w:val="000F374D"/>
    <w:rsid w:val="000F4EFE"/>
    <w:rsid w:val="000F6D94"/>
    <w:rsid w:val="000F6F80"/>
    <w:rsid w:val="000F7022"/>
    <w:rsid w:val="000F776F"/>
    <w:rsid w:val="000F7CFD"/>
    <w:rsid w:val="001020C0"/>
    <w:rsid w:val="001023D1"/>
    <w:rsid w:val="00106096"/>
    <w:rsid w:val="0010689C"/>
    <w:rsid w:val="00106979"/>
    <w:rsid w:val="0011263C"/>
    <w:rsid w:val="00113163"/>
    <w:rsid w:val="001153EE"/>
    <w:rsid w:val="00116CCE"/>
    <w:rsid w:val="00117453"/>
    <w:rsid w:val="0011791D"/>
    <w:rsid w:val="00122E54"/>
    <w:rsid w:val="00123434"/>
    <w:rsid w:val="00124935"/>
    <w:rsid w:val="00124EC2"/>
    <w:rsid w:val="00126ACD"/>
    <w:rsid w:val="00127498"/>
    <w:rsid w:val="00127F3E"/>
    <w:rsid w:val="00130153"/>
    <w:rsid w:val="001311DC"/>
    <w:rsid w:val="001336DF"/>
    <w:rsid w:val="00133B8F"/>
    <w:rsid w:val="00134311"/>
    <w:rsid w:val="00135B28"/>
    <w:rsid w:val="0013672F"/>
    <w:rsid w:val="00137430"/>
    <w:rsid w:val="00137D7E"/>
    <w:rsid w:val="001403E9"/>
    <w:rsid w:val="001426D9"/>
    <w:rsid w:val="00144F6B"/>
    <w:rsid w:val="0014598F"/>
    <w:rsid w:val="001464F6"/>
    <w:rsid w:val="00146A5C"/>
    <w:rsid w:val="001472E3"/>
    <w:rsid w:val="001473BE"/>
    <w:rsid w:val="0014760A"/>
    <w:rsid w:val="0014778C"/>
    <w:rsid w:val="0015079D"/>
    <w:rsid w:val="00150D29"/>
    <w:rsid w:val="00150E57"/>
    <w:rsid w:val="00151FAC"/>
    <w:rsid w:val="00156D7B"/>
    <w:rsid w:val="00156D9F"/>
    <w:rsid w:val="00157803"/>
    <w:rsid w:val="0016020F"/>
    <w:rsid w:val="001610DD"/>
    <w:rsid w:val="00161275"/>
    <w:rsid w:val="001619D3"/>
    <w:rsid w:val="0016257F"/>
    <w:rsid w:val="001628AE"/>
    <w:rsid w:val="00162A03"/>
    <w:rsid w:val="00164005"/>
    <w:rsid w:val="001662F0"/>
    <w:rsid w:val="00166DC9"/>
    <w:rsid w:val="001672F8"/>
    <w:rsid w:val="0016731E"/>
    <w:rsid w:val="00167880"/>
    <w:rsid w:val="00167B30"/>
    <w:rsid w:val="00170EDD"/>
    <w:rsid w:val="00171436"/>
    <w:rsid w:val="00171EBB"/>
    <w:rsid w:val="00171F9D"/>
    <w:rsid w:val="00172C24"/>
    <w:rsid w:val="0017371A"/>
    <w:rsid w:val="00176C24"/>
    <w:rsid w:val="00181936"/>
    <w:rsid w:val="00181C7A"/>
    <w:rsid w:val="00182BE2"/>
    <w:rsid w:val="0018309B"/>
    <w:rsid w:val="00184AEE"/>
    <w:rsid w:val="00186CA7"/>
    <w:rsid w:val="0018709E"/>
    <w:rsid w:val="001876FB"/>
    <w:rsid w:val="0019064A"/>
    <w:rsid w:val="00191A33"/>
    <w:rsid w:val="001927A1"/>
    <w:rsid w:val="0019453B"/>
    <w:rsid w:val="001948D0"/>
    <w:rsid w:val="001949E0"/>
    <w:rsid w:val="00194DEA"/>
    <w:rsid w:val="001959FE"/>
    <w:rsid w:val="00195B43"/>
    <w:rsid w:val="00196B15"/>
    <w:rsid w:val="00197B70"/>
    <w:rsid w:val="001A1BB8"/>
    <w:rsid w:val="001B063F"/>
    <w:rsid w:val="001B101E"/>
    <w:rsid w:val="001B3CD5"/>
    <w:rsid w:val="001B450D"/>
    <w:rsid w:val="001B507F"/>
    <w:rsid w:val="001B5091"/>
    <w:rsid w:val="001B5AC3"/>
    <w:rsid w:val="001B5F76"/>
    <w:rsid w:val="001B77E6"/>
    <w:rsid w:val="001C0E60"/>
    <w:rsid w:val="001C13F2"/>
    <w:rsid w:val="001C1964"/>
    <w:rsid w:val="001C1B01"/>
    <w:rsid w:val="001C29CB"/>
    <w:rsid w:val="001C4D45"/>
    <w:rsid w:val="001C4F79"/>
    <w:rsid w:val="001C567A"/>
    <w:rsid w:val="001C60DE"/>
    <w:rsid w:val="001C63C2"/>
    <w:rsid w:val="001D04F6"/>
    <w:rsid w:val="001D093E"/>
    <w:rsid w:val="001D09E2"/>
    <w:rsid w:val="001D0A18"/>
    <w:rsid w:val="001D0F3A"/>
    <w:rsid w:val="001D30E5"/>
    <w:rsid w:val="001D63AC"/>
    <w:rsid w:val="001D701C"/>
    <w:rsid w:val="001E070A"/>
    <w:rsid w:val="001E3B7B"/>
    <w:rsid w:val="001E3CCF"/>
    <w:rsid w:val="001E47ED"/>
    <w:rsid w:val="001E488C"/>
    <w:rsid w:val="001E52B1"/>
    <w:rsid w:val="001E6124"/>
    <w:rsid w:val="001E6724"/>
    <w:rsid w:val="001E73C2"/>
    <w:rsid w:val="001E73E2"/>
    <w:rsid w:val="001E7BDB"/>
    <w:rsid w:val="001E7D68"/>
    <w:rsid w:val="001F0C14"/>
    <w:rsid w:val="001F1DBC"/>
    <w:rsid w:val="001F2108"/>
    <w:rsid w:val="001F2447"/>
    <w:rsid w:val="001F295D"/>
    <w:rsid w:val="001F5419"/>
    <w:rsid w:val="001F62C8"/>
    <w:rsid w:val="00202A7D"/>
    <w:rsid w:val="00204814"/>
    <w:rsid w:val="00205B7A"/>
    <w:rsid w:val="00206502"/>
    <w:rsid w:val="00210B0D"/>
    <w:rsid w:val="00210D6E"/>
    <w:rsid w:val="00211100"/>
    <w:rsid w:val="002132AA"/>
    <w:rsid w:val="002133D3"/>
    <w:rsid w:val="00214014"/>
    <w:rsid w:val="00214FA5"/>
    <w:rsid w:val="00217C6C"/>
    <w:rsid w:val="00217DC4"/>
    <w:rsid w:val="002213FE"/>
    <w:rsid w:val="00221724"/>
    <w:rsid w:val="00221CE2"/>
    <w:rsid w:val="0022421F"/>
    <w:rsid w:val="00225757"/>
    <w:rsid w:val="00225969"/>
    <w:rsid w:val="0022636C"/>
    <w:rsid w:val="00226EAE"/>
    <w:rsid w:val="002300A7"/>
    <w:rsid w:val="00230675"/>
    <w:rsid w:val="0023093F"/>
    <w:rsid w:val="00231657"/>
    <w:rsid w:val="0023295B"/>
    <w:rsid w:val="00234220"/>
    <w:rsid w:val="00234C5D"/>
    <w:rsid w:val="00234D35"/>
    <w:rsid w:val="00235E6A"/>
    <w:rsid w:val="0023617C"/>
    <w:rsid w:val="002371E8"/>
    <w:rsid w:val="002374E5"/>
    <w:rsid w:val="00237A68"/>
    <w:rsid w:val="00237D95"/>
    <w:rsid w:val="0024011D"/>
    <w:rsid w:val="00240382"/>
    <w:rsid w:val="00241861"/>
    <w:rsid w:val="002429A6"/>
    <w:rsid w:val="0024632D"/>
    <w:rsid w:val="00246628"/>
    <w:rsid w:val="0024692E"/>
    <w:rsid w:val="0024727C"/>
    <w:rsid w:val="00247FC9"/>
    <w:rsid w:val="002539C9"/>
    <w:rsid w:val="00254DD6"/>
    <w:rsid w:val="00254E3E"/>
    <w:rsid w:val="00255610"/>
    <w:rsid w:val="002560FE"/>
    <w:rsid w:val="002563CC"/>
    <w:rsid w:val="002565D1"/>
    <w:rsid w:val="00256835"/>
    <w:rsid w:val="00256846"/>
    <w:rsid w:val="00256D57"/>
    <w:rsid w:val="00257117"/>
    <w:rsid w:val="002600F5"/>
    <w:rsid w:val="00260179"/>
    <w:rsid w:val="002613A3"/>
    <w:rsid w:val="0026183B"/>
    <w:rsid w:val="00262D54"/>
    <w:rsid w:val="002634BE"/>
    <w:rsid w:val="002657C9"/>
    <w:rsid w:val="00265A03"/>
    <w:rsid w:val="0026704E"/>
    <w:rsid w:val="00267893"/>
    <w:rsid w:val="002708C8"/>
    <w:rsid w:val="002708DD"/>
    <w:rsid w:val="002723F6"/>
    <w:rsid w:val="00272CDB"/>
    <w:rsid w:val="00272EF3"/>
    <w:rsid w:val="00274090"/>
    <w:rsid w:val="0027570A"/>
    <w:rsid w:val="002768A8"/>
    <w:rsid w:val="00277113"/>
    <w:rsid w:val="00280F84"/>
    <w:rsid w:val="002811A7"/>
    <w:rsid w:val="00282D87"/>
    <w:rsid w:val="00283120"/>
    <w:rsid w:val="002833EE"/>
    <w:rsid w:val="00285948"/>
    <w:rsid w:val="00286E91"/>
    <w:rsid w:val="002934A7"/>
    <w:rsid w:val="00293FB6"/>
    <w:rsid w:val="002956AE"/>
    <w:rsid w:val="002975AC"/>
    <w:rsid w:val="002A01E6"/>
    <w:rsid w:val="002A22DC"/>
    <w:rsid w:val="002A24CF"/>
    <w:rsid w:val="002A3193"/>
    <w:rsid w:val="002A45DD"/>
    <w:rsid w:val="002A527B"/>
    <w:rsid w:val="002A5EC7"/>
    <w:rsid w:val="002A734D"/>
    <w:rsid w:val="002A74AC"/>
    <w:rsid w:val="002A7577"/>
    <w:rsid w:val="002B0EB6"/>
    <w:rsid w:val="002B0F5A"/>
    <w:rsid w:val="002B146D"/>
    <w:rsid w:val="002B210E"/>
    <w:rsid w:val="002B27D9"/>
    <w:rsid w:val="002B3C6B"/>
    <w:rsid w:val="002B5C3D"/>
    <w:rsid w:val="002B6E11"/>
    <w:rsid w:val="002C03DA"/>
    <w:rsid w:val="002C213A"/>
    <w:rsid w:val="002C2FD9"/>
    <w:rsid w:val="002C4117"/>
    <w:rsid w:val="002D0923"/>
    <w:rsid w:val="002D16AB"/>
    <w:rsid w:val="002D2209"/>
    <w:rsid w:val="002D35A6"/>
    <w:rsid w:val="002D410D"/>
    <w:rsid w:val="002D54FA"/>
    <w:rsid w:val="002E0455"/>
    <w:rsid w:val="002E089D"/>
    <w:rsid w:val="002E0CBA"/>
    <w:rsid w:val="002E387B"/>
    <w:rsid w:val="002E39A2"/>
    <w:rsid w:val="002E6C15"/>
    <w:rsid w:val="002E7426"/>
    <w:rsid w:val="002E75DB"/>
    <w:rsid w:val="002E7CAF"/>
    <w:rsid w:val="002E7DC6"/>
    <w:rsid w:val="002F0A6F"/>
    <w:rsid w:val="002F42E9"/>
    <w:rsid w:val="002F49BC"/>
    <w:rsid w:val="002F53FE"/>
    <w:rsid w:val="002F595B"/>
    <w:rsid w:val="002F5E26"/>
    <w:rsid w:val="002F6CC9"/>
    <w:rsid w:val="002F7E2F"/>
    <w:rsid w:val="00302479"/>
    <w:rsid w:val="00303009"/>
    <w:rsid w:val="00303133"/>
    <w:rsid w:val="00304B59"/>
    <w:rsid w:val="003065C7"/>
    <w:rsid w:val="0030669C"/>
    <w:rsid w:val="00307DFC"/>
    <w:rsid w:val="00307F85"/>
    <w:rsid w:val="003135B7"/>
    <w:rsid w:val="00314407"/>
    <w:rsid w:val="00314F0F"/>
    <w:rsid w:val="00315CED"/>
    <w:rsid w:val="00320AA6"/>
    <w:rsid w:val="00320F3B"/>
    <w:rsid w:val="00321464"/>
    <w:rsid w:val="0032185E"/>
    <w:rsid w:val="00322A73"/>
    <w:rsid w:val="003239F6"/>
    <w:rsid w:val="00323CAC"/>
    <w:rsid w:val="00324158"/>
    <w:rsid w:val="00325D27"/>
    <w:rsid w:val="00325E9B"/>
    <w:rsid w:val="003275C8"/>
    <w:rsid w:val="00330284"/>
    <w:rsid w:val="0033135D"/>
    <w:rsid w:val="0033170E"/>
    <w:rsid w:val="003350F8"/>
    <w:rsid w:val="00335342"/>
    <w:rsid w:val="00336981"/>
    <w:rsid w:val="00336FD6"/>
    <w:rsid w:val="00340488"/>
    <w:rsid w:val="00341129"/>
    <w:rsid w:val="003414F6"/>
    <w:rsid w:val="00341981"/>
    <w:rsid w:val="00342482"/>
    <w:rsid w:val="003444CA"/>
    <w:rsid w:val="00344CBA"/>
    <w:rsid w:val="003451A9"/>
    <w:rsid w:val="00345732"/>
    <w:rsid w:val="00345FEE"/>
    <w:rsid w:val="0034631D"/>
    <w:rsid w:val="00346781"/>
    <w:rsid w:val="0034728D"/>
    <w:rsid w:val="00350A35"/>
    <w:rsid w:val="00350C5E"/>
    <w:rsid w:val="0035103A"/>
    <w:rsid w:val="00351739"/>
    <w:rsid w:val="00352988"/>
    <w:rsid w:val="00352C2C"/>
    <w:rsid w:val="00352E46"/>
    <w:rsid w:val="003550E9"/>
    <w:rsid w:val="00355BC1"/>
    <w:rsid w:val="00355C5F"/>
    <w:rsid w:val="003564B0"/>
    <w:rsid w:val="0035690B"/>
    <w:rsid w:val="00356F36"/>
    <w:rsid w:val="00357310"/>
    <w:rsid w:val="0035749A"/>
    <w:rsid w:val="00360ADA"/>
    <w:rsid w:val="00360D1A"/>
    <w:rsid w:val="00363AF7"/>
    <w:rsid w:val="003643F6"/>
    <w:rsid w:val="00365E05"/>
    <w:rsid w:val="00365EC6"/>
    <w:rsid w:val="00372399"/>
    <w:rsid w:val="003740D3"/>
    <w:rsid w:val="003744CB"/>
    <w:rsid w:val="00374C69"/>
    <w:rsid w:val="00376C5C"/>
    <w:rsid w:val="00376C8B"/>
    <w:rsid w:val="00376EAC"/>
    <w:rsid w:val="0037725B"/>
    <w:rsid w:val="00380839"/>
    <w:rsid w:val="003824A5"/>
    <w:rsid w:val="00382978"/>
    <w:rsid w:val="0038385A"/>
    <w:rsid w:val="00387069"/>
    <w:rsid w:val="0038770D"/>
    <w:rsid w:val="00387CBE"/>
    <w:rsid w:val="0039181D"/>
    <w:rsid w:val="003922D8"/>
    <w:rsid w:val="00392CED"/>
    <w:rsid w:val="00393662"/>
    <w:rsid w:val="00395D42"/>
    <w:rsid w:val="0039662B"/>
    <w:rsid w:val="003969C9"/>
    <w:rsid w:val="003973FE"/>
    <w:rsid w:val="00397500"/>
    <w:rsid w:val="00397743"/>
    <w:rsid w:val="003A00F0"/>
    <w:rsid w:val="003A12D0"/>
    <w:rsid w:val="003A3990"/>
    <w:rsid w:val="003A3A0B"/>
    <w:rsid w:val="003A44F2"/>
    <w:rsid w:val="003A4746"/>
    <w:rsid w:val="003A528A"/>
    <w:rsid w:val="003A7118"/>
    <w:rsid w:val="003A797E"/>
    <w:rsid w:val="003A7C89"/>
    <w:rsid w:val="003A7E9B"/>
    <w:rsid w:val="003B0CAD"/>
    <w:rsid w:val="003B0CFC"/>
    <w:rsid w:val="003B1431"/>
    <w:rsid w:val="003B3AE2"/>
    <w:rsid w:val="003B52CB"/>
    <w:rsid w:val="003B633E"/>
    <w:rsid w:val="003B6366"/>
    <w:rsid w:val="003B750A"/>
    <w:rsid w:val="003B7DD3"/>
    <w:rsid w:val="003C2478"/>
    <w:rsid w:val="003C2A5A"/>
    <w:rsid w:val="003C2E3C"/>
    <w:rsid w:val="003C625A"/>
    <w:rsid w:val="003C6AFD"/>
    <w:rsid w:val="003D1B0F"/>
    <w:rsid w:val="003D2AEA"/>
    <w:rsid w:val="003D37BA"/>
    <w:rsid w:val="003D462B"/>
    <w:rsid w:val="003D6966"/>
    <w:rsid w:val="003E040D"/>
    <w:rsid w:val="003E094F"/>
    <w:rsid w:val="003E1C82"/>
    <w:rsid w:val="003E29B7"/>
    <w:rsid w:val="003E2DCA"/>
    <w:rsid w:val="003E3972"/>
    <w:rsid w:val="003E3B1A"/>
    <w:rsid w:val="003E3FBE"/>
    <w:rsid w:val="003E4427"/>
    <w:rsid w:val="003E5EEC"/>
    <w:rsid w:val="003E698A"/>
    <w:rsid w:val="003E714D"/>
    <w:rsid w:val="003F032C"/>
    <w:rsid w:val="003F15FD"/>
    <w:rsid w:val="003F1A0D"/>
    <w:rsid w:val="003F1F15"/>
    <w:rsid w:val="003F53B0"/>
    <w:rsid w:val="003F6773"/>
    <w:rsid w:val="00400314"/>
    <w:rsid w:val="0040035F"/>
    <w:rsid w:val="00403132"/>
    <w:rsid w:val="004062A8"/>
    <w:rsid w:val="00406757"/>
    <w:rsid w:val="00406B76"/>
    <w:rsid w:val="004106A9"/>
    <w:rsid w:val="00410758"/>
    <w:rsid w:val="00412AD5"/>
    <w:rsid w:val="00414C7C"/>
    <w:rsid w:val="004155F4"/>
    <w:rsid w:val="0041711F"/>
    <w:rsid w:val="00417601"/>
    <w:rsid w:val="00420E3B"/>
    <w:rsid w:val="00423DE3"/>
    <w:rsid w:val="00425F8A"/>
    <w:rsid w:val="00426104"/>
    <w:rsid w:val="00427DD6"/>
    <w:rsid w:val="00432853"/>
    <w:rsid w:val="00433779"/>
    <w:rsid w:val="00435317"/>
    <w:rsid w:val="0043571F"/>
    <w:rsid w:val="0043619B"/>
    <w:rsid w:val="00436ACC"/>
    <w:rsid w:val="004379A9"/>
    <w:rsid w:val="00440932"/>
    <w:rsid w:val="00442A9D"/>
    <w:rsid w:val="00443439"/>
    <w:rsid w:val="00444590"/>
    <w:rsid w:val="00444D8A"/>
    <w:rsid w:val="00444F11"/>
    <w:rsid w:val="00445C1B"/>
    <w:rsid w:val="0044667E"/>
    <w:rsid w:val="00447AB2"/>
    <w:rsid w:val="00450264"/>
    <w:rsid w:val="00450700"/>
    <w:rsid w:val="00450706"/>
    <w:rsid w:val="00451054"/>
    <w:rsid w:val="0045167C"/>
    <w:rsid w:val="00452BF5"/>
    <w:rsid w:val="004552AE"/>
    <w:rsid w:val="0045558A"/>
    <w:rsid w:val="00455620"/>
    <w:rsid w:val="00455965"/>
    <w:rsid w:val="00455F05"/>
    <w:rsid w:val="004564A6"/>
    <w:rsid w:val="004579D3"/>
    <w:rsid w:val="00457C6C"/>
    <w:rsid w:val="00457DC3"/>
    <w:rsid w:val="004615A6"/>
    <w:rsid w:val="0046289E"/>
    <w:rsid w:val="00463FB9"/>
    <w:rsid w:val="004641E4"/>
    <w:rsid w:val="004645AB"/>
    <w:rsid w:val="00464DB7"/>
    <w:rsid w:val="0046523A"/>
    <w:rsid w:val="0046730F"/>
    <w:rsid w:val="004701A6"/>
    <w:rsid w:val="00470236"/>
    <w:rsid w:val="00473479"/>
    <w:rsid w:val="00474C0B"/>
    <w:rsid w:val="00475706"/>
    <w:rsid w:val="004758A7"/>
    <w:rsid w:val="00476FC5"/>
    <w:rsid w:val="004804EC"/>
    <w:rsid w:val="00480D79"/>
    <w:rsid w:val="00481300"/>
    <w:rsid w:val="004818AF"/>
    <w:rsid w:val="00484C2B"/>
    <w:rsid w:val="004866AC"/>
    <w:rsid w:val="00486899"/>
    <w:rsid w:val="00487FF0"/>
    <w:rsid w:val="00490662"/>
    <w:rsid w:val="00491096"/>
    <w:rsid w:val="00493829"/>
    <w:rsid w:val="00493CF3"/>
    <w:rsid w:val="004942FF"/>
    <w:rsid w:val="0049440C"/>
    <w:rsid w:val="0049509D"/>
    <w:rsid w:val="00496AB8"/>
    <w:rsid w:val="00497032"/>
    <w:rsid w:val="004A1879"/>
    <w:rsid w:val="004A224D"/>
    <w:rsid w:val="004A2BEC"/>
    <w:rsid w:val="004A34D2"/>
    <w:rsid w:val="004A3CCF"/>
    <w:rsid w:val="004A410C"/>
    <w:rsid w:val="004A5EBA"/>
    <w:rsid w:val="004A6279"/>
    <w:rsid w:val="004A62B1"/>
    <w:rsid w:val="004A6334"/>
    <w:rsid w:val="004A6BF9"/>
    <w:rsid w:val="004A724A"/>
    <w:rsid w:val="004A7610"/>
    <w:rsid w:val="004B1F6D"/>
    <w:rsid w:val="004B2C67"/>
    <w:rsid w:val="004B3C80"/>
    <w:rsid w:val="004B5038"/>
    <w:rsid w:val="004B563E"/>
    <w:rsid w:val="004B6832"/>
    <w:rsid w:val="004B6CE8"/>
    <w:rsid w:val="004C0B87"/>
    <w:rsid w:val="004C0B9B"/>
    <w:rsid w:val="004C2B37"/>
    <w:rsid w:val="004C366D"/>
    <w:rsid w:val="004C37C7"/>
    <w:rsid w:val="004C3A09"/>
    <w:rsid w:val="004C4A15"/>
    <w:rsid w:val="004C681B"/>
    <w:rsid w:val="004C6BBC"/>
    <w:rsid w:val="004C6E39"/>
    <w:rsid w:val="004D0655"/>
    <w:rsid w:val="004D1AB6"/>
    <w:rsid w:val="004D29F9"/>
    <w:rsid w:val="004D2A22"/>
    <w:rsid w:val="004D3234"/>
    <w:rsid w:val="004D5C36"/>
    <w:rsid w:val="004D5C37"/>
    <w:rsid w:val="004D6945"/>
    <w:rsid w:val="004E043A"/>
    <w:rsid w:val="004E1484"/>
    <w:rsid w:val="004E5183"/>
    <w:rsid w:val="004E5550"/>
    <w:rsid w:val="004E59B3"/>
    <w:rsid w:val="004E5C29"/>
    <w:rsid w:val="004E786F"/>
    <w:rsid w:val="004F0C83"/>
    <w:rsid w:val="004F12E3"/>
    <w:rsid w:val="004F28B8"/>
    <w:rsid w:val="004F2B6A"/>
    <w:rsid w:val="004F3418"/>
    <w:rsid w:val="004F34B1"/>
    <w:rsid w:val="004F389A"/>
    <w:rsid w:val="004F4049"/>
    <w:rsid w:val="004F50DE"/>
    <w:rsid w:val="004F585E"/>
    <w:rsid w:val="004F5F50"/>
    <w:rsid w:val="004F7A5A"/>
    <w:rsid w:val="004F7B5A"/>
    <w:rsid w:val="0050003D"/>
    <w:rsid w:val="005000F7"/>
    <w:rsid w:val="00500643"/>
    <w:rsid w:val="00501AE9"/>
    <w:rsid w:val="00501DF3"/>
    <w:rsid w:val="00502A3D"/>
    <w:rsid w:val="00502CB5"/>
    <w:rsid w:val="005053F8"/>
    <w:rsid w:val="00506604"/>
    <w:rsid w:val="00506EC8"/>
    <w:rsid w:val="005102E5"/>
    <w:rsid w:val="00513C40"/>
    <w:rsid w:val="00513FF1"/>
    <w:rsid w:val="00514A8B"/>
    <w:rsid w:val="00516313"/>
    <w:rsid w:val="0051672E"/>
    <w:rsid w:val="005167FA"/>
    <w:rsid w:val="00516FD5"/>
    <w:rsid w:val="00517326"/>
    <w:rsid w:val="00520CB4"/>
    <w:rsid w:val="00521681"/>
    <w:rsid w:val="00521C40"/>
    <w:rsid w:val="00521C60"/>
    <w:rsid w:val="0052310A"/>
    <w:rsid w:val="005240DF"/>
    <w:rsid w:val="0052496F"/>
    <w:rsid w:val="00524C97"/>
    <w:rsid w:val="00525F49"/>
    <w:rsid w:val="00526592"/>
    <w:rsid w:val="005265AB"/>
    <w:rsid w:val="00527A24"/>
    <w:rsid w:val="00527AE2"/>
    <w:rsid w:val="005329DB"/>
    <w:rsid w:val="00532C63"/>
    <w:rsid w:val="00534376"/>
    <w:rsid w:val="00535695"/>
    <w:rsid w:val="005361AA"/>
    <w:rsid w:val="00536531"/>
    <w:rsid w:val="00536579"/>
    <w:rsid w:val="00536845"/>
    <w:rsid w:val="00537240"/>
    <w:rsid w:val="0053740B"/>
    <w:rsid w:val="0054212B"/>
    <w:rsid w:val="00543FCE"/>
    <w:rsid w:val="00544960"/>
    <w:rsid w:val="00544EFF"/>
    <w:rsid w:val="00545CDC"/>
    <w:rsid w:val="00545D5C"/>
    <w:rsid w:val="00545E33"/>
    <w:rsid w:val="005471E4"/>
    <w:rsid w:val="00547764"/>
    <w:rsid w:val="005519DF"/>
    <w:rsid w:val="005521D0"/>
    <w:rsid w:val="00553718"/>
    <w:rsid w:val="005538AE"/>
    <w:rsid w:val="0055474A"/>
    <w:rsid w:val="00554D9D"/>
    <w:rsid w:val="005579D2"/>
    <w:rsid w:val="00560350"/>
    <w:rsid w:val="00561245"/>
    <w:rsid w:val="00561D31"/>
    <w:rsid w:val="005636A3"/>
    <w:rsid w:val="00564AB6"/>
    <w:rsid w:val="0056668A"/>
    <w:rsid w:val="0056790E"/>
    <w:rsid w:val="00570407"/>
    <w:rsid w:val="00570FBF"/>
    <w:rsid w:val="00572D25"/>
    <w:rsid w:val="00573DED"/>
    <w:rsid w:val="005741CB"/>
    <w:rsid w:val="00575099"/>
    <w:rsid w:val="00582D59"/>
    <w:rsid w:val="00584A58"/>
    <w:rsid w:val="00584E79"/>
    <w:rsid w:val="0058507E"/>
    <w:rsid w:val="00585D0F"/>
    <w:rsid w:val="00586219"/>
    <w:rsid w:val="005903C7"/>
    <w:rsid w:val="005918B8"/>
    <w:rsid w:val="00591E92"/>
    <w:rsid w:val="00592B1C"/>
    <w:rsid w:val="00592CF6"/>
    <w:rsid w:val="00593A3C"/>
    <w:rsid w:val="00593CCD"/>
    <w:rsid w:val="005970FC"/>
    <w:rsid w:val="00597A49"/>
    <w:rsid w:val="00597AEE"/>
    <w:rsid w:val="005A036A"/>
    <w:rsid w:val="005A0EC8"/>
    <w:rsid w:val="005A201C"/>
    <w:rsid w:val="005A515A"/>
    <w:rsid w:val="005A64E6"/>
    <w:rsid w:val="005A6D7B"/>
    <w:rsid w:val="005B0080"/>
    <w:rsid w:val="005B038D"/>
    <w:rsid w:val="005B0CFD"/>
    <w:rsid w:val="005B0E92"/>
    <w:rsid w:val="005B10C7"/>
    <w:rsid w:val="005B1BE0"/>
    <w:rsid w:val="005B33DB"/>
    <w:rsid w:val="005B465D"/>
    <w:rsid w:val="005B4DC9"/>
    <w:rsid w:val="005B6E32"/>
    <w:rsid w:val="005B7176"/>
    <w:rsid w:val="005B72A0"/>
    <w:rsid w:val="005B7B46"/>
    <w:rsid w:val="005B7D94"/>
    <w:rsid w:val="005C005B"/>
    <w:rsid w:val="005C0141"/>
    <w:rsid w:val="005C3707"/>
    <w:rsid w:val="005C3993"/>
    <w:rsid w:val="005C39D9"/>
    <w:rsid w:val="005C43A1"/>
    <w:rsid w:val="005C4DE8"/>
    <w:rsid w:val="005C5787"/>
    <w:rsid w:val="005C6B05"/>
    <w:rsid w:val="005C6D51"/>
    <w:rsid w:val="005C7119"/>
    <w:rsid w:val="005D05BC"/>
    <w:rsid w:val="005D06B6"/>
    <w:rsid w:val="005D3C05"/>
    <w:rsid w:val="005D3D37"/>
    <w:rsid w:val="005D4CA9"/>
    <w:rsid w:val="005D59E7"/>
    <w:rsid w:val="005D62BD"/>
    <w:rsid w:val="005E1FBA"/>
    <w:rsid w:val="005E2935"/>
    <w:rsid w:val="005E33EE"/>
    <w:rsid w:val="005E3EC0"/>
    <w:rsid w:val="005E47C3"/>
    <w:rsid w:val="005E4FB2"/>
    <w:rsid w:val="005E545C"/>
    <w:rsid w:val="005E5D8C"/>
    <w:rsid w:val="005E6315"/>
    <w:rsid w:val="005E6323"/>
    <w:rsid w:val="005E79E6"/>
    <w:rsid w:val="005F05F8"/>
    <w:rsid w:val="005F07E3"/>
    <w:rsid w:val="005F10C1"/>
    <w:rsid w:val="005F14B7"/>
    <w:rsid w:val="005F43BD"/>
    <w:rsid w:val="005F4BF4"/>
    <w:rsid w:val="005F4C9C"/>
    <w:rsid w:val="005F4E5F"/>
    <w:rsid w:val="005F4E87"/>
    <w:rsid w:val="005F545D"/>
    <w:rsid w:val="005F65E4"/>
    <w:rsid w:val="005F695C"/>
    <w:rsid w:val="00600879"/>
    <w:rsid w:val="006008FF"/>
    <w:rsid w:val="00601617"/>
    <w:rsid w:val="00603A16"/>
    <w:rsid w:val="006041D4"/>
    <w:rsid w:val="0060528D"/>
    <w:rsid w:val="006075BE"/>
    <w:rsid w:val="00611CF6"/>
    <w:rsid w:val="00616062"/>
    <w:rsid w:val="00616354"/>
    <w:rsid w:val="006215AC"/>
    <w:rsid w:val="00622398"/>
    <w:rsid w:val="006226AB"/>
    <w:rsid w:val="00622973"/>
    <w:rsid w:val="00622E1F"/>
    <w:rsid w:val="006234A3"/>
    <w:rsid w:val="00623A5F"/>
    <w:rsid w:val="00624186"/>
    <w:rsid w:val="00630091"/>
    <w:rsid w:val="006301CC"/>
    <w:rsid w:val="006314DA"/>
    <w:rsid w:val="00631DB5"/>
    <w:rsid w:val="0063226D"/>
    <w:rsid w:val="006345C9"/>
    <w:rsid w:val="00636B6F"/>
    <w:rsid w:val="00636C6A"/>
    <w:rsid w:val="00640539"/>
    <w:rsid w:val="00640A5A"/>
    <w:rsid w:val="00641495"/>
    <w:rsid w:val="00641758"/>
    <w:rsid w:val="00641FFC"/>
    <w:rsid w:val="0064273E"/>
    <w:rsid w:val="00643D2C"/>
    <w:rsid w:val="006456FA"/>
    <w:rsid w:val="0065071E"/>
    <w:rsid w:val="00651905"/>
    <w:rsid w:val="00651E1C"/>
    <w:rsid w:val="0065290E"/>
    <w:rsid w:val="006572EF"/>
    <w:rsid w:val="006577AA"/>
    <w:rsid w:val="00657D28"/>
    <w:rsid w:val="00660051"/>
    <w:rsid w:val="00661B91"/>
    <w:rsid w:val="00662BA8"/>
    <w:rsid w:val="006636F7"/>
    <w:rsid w:val="00667812"/>
    <w:rsid w:val="00670574"/>
    <w:rsid w:val="00671AD1"/>
    <w:rsid w:val="00671B1C"/>
    <w:rsid w:val="00672B06"/>
    <w:rsid w:val="00674DA2"/>
    <w:rsid w:val="006750D1"/>
    <w:rsid w:val="00675580"/>
    <w:rsid w:val="00675980"/>
    <w:rsid w:val="00675FDB"/>
    <w:rsid w:val="006813A6"/>
    <w:rsid w:val="00681414"/>
    <w:rsid w:val="00682D80"/>
    <w:rsid w:val="00682F80"/>
    <w:rsid w:val="006830DC"/>
    <w:rsid w:val="006831E5"/>
    <w:rsid w:val="00683437"/>
    <w:rsid w:val="00683A9D"/>
    <w:rsid w:val="00683B01"/>
    <w:rsid w:val="00684138"/>
    <w:rsid w:val="006856F8"/>
    <w:rsid w:val="00686516"/>
    <w:rsid w:val="0068749D"/>
    <w:rsid w:val="00690487"/>
    <w:rsid w:val="00691DA1"/>
    <w:rsid w:val="00691E74"/>
    <w:rsid w:val="00693E5E"/>
    <w:rsid w:val="00694090"/>
    <w:rsid w:val="00695692"/>
    <w:rsid w:val="00695925"/>
    <w:rsid w:val="00696E51"/>
    <w:rsid w:val="006976C6"/>
    <w:rsid w:val="00697ACA"/>
    <w:rsid w:val="00697B7F"/>
    <w:rsid w:val="006A2705"/>
    <w:rsid w:val="006A2792"/>
    <w:rsid w:val="006A2D76"/>
    <w:rsid w:val="006A3B2C"/>
    <w:rsid w:val="006A433E"/>
    <w:rsid w:val="006A4F83"/>
    <w:rsid w:val="006A60CB"/>
    <w:rsid w:val="006A7BAC"/>
    <w:rsid w:val="006B0440"/>
    <w:rsid w:val="006B1DFE"/>
    <w:rsid w:val="006B3141"/>
    <w:rsid w:val="006B4082"/>
    <w:rsid w:val="006C1D2C"/>
    <w:rsid w:val="006C204E"/>
    <w:rsid w:val="006C2165"/>
    <w:rsid w:val="006C2877"/>
    <w:rsid w:val="006C2AA5"/>
    <w:rsid w:val="006C411A"/>
    <w:rsid w:val="006C58E9"/>
    <w:rsid w:val="006C79C6"/>
    <w:rsid w:val="006D0064"/>
    <w:rsid w:val="006D0111"/>
    <w:rsid w:val="006D0B6B"/>
    <w:rsid w:val="006D0FF8"/>
    <w:rsid w:val="006D3880"/>
    <w:rsid w:val="006D3E03"/>
    <w:rsid w:val="006D3F2D"/>
    <w:rsid w:val="006D6257"/>
    <w:rsid w:val="006D7115"/>
    <w:rsid w:val="006E0A6F"/>
    <w:rsid w:val="006E15EF"/>
    <w:rsid w:val="006E317E"/>
    <w:rsid w:val="006E3C1D"/>
    <w:rsid w:val="006E431D"/>
    <w:rsid w:val="006E4933"/>
    <w:rsid w:val="006E4FF4"/>
    <w:rsid w:val="006E5DA1"/>
    <w:rsid w:val="006E632B"/>
    <w:rsid w:val="006E64D0"/>
    <w:rsid w:val="006E6DDA"/>
    <w:rsid w:val="006E73FB"/>
    <w:rsid w:val="006E7D64"/>
    <w:rsid w:val="006F0C98"/>
    <w:rsid w:val="006F24DE"/>
    <w:rsid w:val="006F2530"/>
    <w:rsid w:val="006F38AF"/>
    <w:rsid w:val="006F5025"/>
    <w:rsid w:val="006F5AA7"/>
    <w:rsid w:val="006F5F8C"/>
    <w:rsid w:val="006F68E6"/>
    <w:rsid w:val="0070066A"/>
    <w:rsid w:val="00703A28"/>
    <w:rsid w:val="00706C3E"/>
    <w:rsid w:val="0070738A"/>
    <w:rsid w:val="00707720"/>
    <w:rsid w:val="00711695"/>
    <w:rsid w:val="0071184E"/>
    <w:rsid w:val="0071185E"/>
    <w:rsid w:val="00712033"/>
    <w:rsid w:val="007137DD"/>
    <w:rsid w:val="00713EB8"/>
    <w:rsid w:val="00714623"/>
    <w:rsid w:val="00716308"/>
    <w:rsid w:val="00716C3E"/>
    <w:rsid w:val="00720377"/>
    <w:rsid w:val="00720656"/>
    <w:rsid w:val="00723091"/>
    <w:rsid w:val="00723BCB"/>
    <w:rsid w:val="00724CBB"/>
    <w:rsid w:val="007257BC"/>
    <w:rsid w:val="00725B14"/>
    <w:rsid w:val="0072606B"/>
    <w:rsid w:val="007273D1"/>
    <w:rsid w:val="00727C24"/>
    <w:rsid w:val="007300CE"/>
    <w:rsid w:val="00730A9B"/>
    <w:rsid w:val="00730E02"/>
    <w:rsid w:val="007315D9"/>
    <w:rsid w:val="0073244B"/>
    <w:rsid w:val="00735D79"/>
    <w:rsid w:val="007410C8"/>
    <w:rsid w:val="00741D36"/>
    <w:rsid w:val="0074300F"/>
    <w:rsid w:val="007450C7"/>
    <w:rsid w:val="00745F48"/>
    <w:rsid w:val="007470C5"/>
    <w:rsid w:val="007503D2"/>
    <w:rsid w:val="0075088C"/>
    <w:rsid w:val="0075151B"/>
    <w:rsid w:val="0075155B"/>
    <w:rsid w:val="00751EEF"/>
    <w:rsid w:val="00752D1C"/>
    <w:rsid w:val="00753D99"/>
    <w:rsid w:val="00754C8C"/>
    <w:rsid w:val="007570B8"/>
    <w:rsid w:val="00757CCB"/>
    <w:rsid w:val="0076292A"/>
    <w:rsid w:val="007634CF"/>
    <w:rsid w:val="007644C0"/>
    <w:rsid w:val="00764CC5"/>
    <w:rsid w:val="00764CF4"/>
    <w:rsid w:val="00766A1E"/>
    <w:rsid w:val="00770264"/>
    <w:rsid w:val="00771CE6"/>
    <w:rsid w:val="00772233"/>
    <w:rsid w:val="00772851"/>
    <w:rsid w:val="00773CBA"/>
    <w:rsid w:val="007746E6"/>
    <w:rsid w:val="00776E1B"/>
    <w:rsid w:val="0077704B"/>
    <w:rsid w:val="00777056"/>
    <w:rsid w:val="00777A75"/>
    <w:rsid w:val="00780C68"/>
    <w:rsid w:val="00781036"/>
    <w:rsid w:val="0078157C"/>
    <w:rsid w:val="0078170F"/>
    <w:rsid w:val="00782B65"/>
    <w:rsid w:val="00782BE8"/>
    <w:rsid w:val="00783500"/>
    <w:rsid w:val="00783BE0"/>
    <w:rsid w:val="00784BE4"/>
    <w:rsid w:val="00785466"/>
    <w:rsid w:val="00790C92"/>
    <w:rsid w:val="0079182F"/>
    <w:rsid w:val="00793047"/>
    <w:rsid w:val="007932D1"/>
    <w:rsid w:val="00793B95"/>
    <w:rsid w:val="00793BDB"/>
    <w:rsid w:val="00794150"/>
    <w:rsid w:val="00794ED5"/>
    <w:rsid w:val="007954E3"/>
    <w:rsid w:val="007963C7"/>
    <w:rsid w:val="00796D48"/>
    <w:rsid w:val="007A0495"/>
    <w:rsid w:val="007A0587"/>
    <w:rsid w:val="007A091F"/>
    <w:rsid w:val="007A19D8"/>
    <w:rsid w:val="007A1F47"/>
    <w:rsid w:val="007A5F58"/>
    <w:rsid w:val="007B0D77"/>
    <w:rsid w:val="007B2481"/>
    <w:rsid w:val="007B3DE4"/>
    <w:rsid w:val="007B47C3"/>
    <w:rsid w:val="007B4C76"/>
    <w:rsid w:val="007B4D20"/>
    <w:rsid w:val="007B628F"/>
    <w:rsid w:val="007B7ED3"/>
    <w:rsid w:val="007C32E0"/>
    <w:rsid w:val="007C3D1B"/>
    <w:rsid w:val="007C4888"/>
    <w:rsid w:val="007C5B7E"/>
    <w:rsid w:val="007D0B90"/>
    <w:rsid w:val="007D1425"/>
    <w:rsid w:val="007D318A"/>
    <w:rsid w:val="007D3483"/>
    <w:rsid w:val="007D38AB"/>
    <w:rsid w:val="007D43DF"/>
    <w:rsid w:val="007D459C"/>
    <w:rsid w:val="007D6882"/>
    <w:rsid w:val="007D6B56"/>
    <w:rsid w:val="007E0300"/>
    <w:rsid w:val="007E1297"/>
    <w:rsid w:val="007E2D28"/>
    <w:rsid w:val="007E358A"/>
    <w:rsid w:val="007E3640"/>
    <w:rsid w:val="007E4B3E"/>
    <w:rsid w:val="007E6360"/>
    <w:rsid w:val="007E730C"/>
    <w:rsid w:val="007F0ADF"/>
    <w:rsid w:val="007F11CA"/>
    <w:rsid w:val="007F16EE"/>
    <w:rsid w:val="007F16F8"/>
    <w:rsid w:val="007F196A"/>
    <w:rsid w:val="007F1BD7"/>
    <w:rsid w:val="007F5481"/>
    <w:rsid w:val="007F6195"/>
    <w:rsid w:val="007F640A"/>
    <w:rsid w:val="007F77F0"/>
    <w:rsid w:val="0080026E"/>
    <w:rsid w:val="008002DB"/>
    <w:rsid w:val="008003CE"/>
    <w:rsid w:val="0080040C"/>
    <w:rsid w:val="00800911"/>
    <w:rsid w:val="00800F8C"/>
    <w:rsid w:val="00801190"/>
    <w:rsid w:val="0080194E"/>
    <w:rsid w:val="008037BF"/>
    <w:rsid w:val="00804053"/>
    <w:rsid w:val="00805676"/>
    <w:rsid w:val="00807446"/>
    <w:rsid w:val="00807DBA"/>
    <w:rsid w:val="00810669"/>
    <w:rsid w:val="008115E3"/>
    <w:rsid w:val="008128C8"/>
    <w:rsid w:val="00812D10"/>
    <w:rsid w:val="00813CFB"/>
    <w:rsid w:val="008140E8"/>
    <w:rsid w:val="00815FED"/>
    <w:rsid w:val="00816730"/>
    <w:rsid w:val="00817CF0"/>
    <w:rsid w:val="00817F3B"/>
    <w:rsid w:val="008215A1"/>
    <w:rsid w:val="00822DD9"/>
    <w:rsid w:val="00822E3B"/>
    <w:rsid w:val="00822E56"/>
    <w:rsid w:val="00823175"/>
    <w:rsid w:val="00823C50"/>
    <w:rsid w:val="00825094"/>
    <w:rsid w:val="00827CB1"/>
    <w:rsid w:val="0083030C"/>
    <w:rsid w:val="00830CB5"/>
    <w:rsid w:val="008316DD"/>
    <w:rsid w:val="008318EE"/>
    <w:rsid w:val="00833422"/>
    <w:rsid w:val="008349FB"/>
    <w:rsid w:val="00834B98"/>
    <w:rsid w:val="00836586"/>
    <w:rsid w:val="008372F2"/>
    <w:rsid w:val="00837833"/>
    <w:rsid w:val="00840874"/>
    <w:rsid w:val="00840AAF"/>
    <w:rsid w:val="00840F4F"/>
    <w:rsid w:val="008411D1"/>
    <w:rsid w:val="008431F1"/>
    <w:rsid w:val="0084413C"/>
    <w:rsid w:val="00845797"/>
    <w:rsid w:val="008458E6"/>
    <w:rsid w:val="00846AAB"/>
    <w:rsid w:val="008502A7"/>
    <w:rsid w:val="00850D03"/>
    <w:rsid w:val="008514BF"/>
    <w:rsid w:val="00852E3F"/>
    <w:rsid w:val="008541F6"/>
    <w:rsid w:val="00854929"/>
    <w:rsid w:val="008562BB"/>
    <w:rsid w:val="00856E2E"/>
    <w:rsid w:val="00860D5C"/>
    <w:rsid w:val="00862EB7"/>
    <w:rsid w:val="00866AAD"/>
    <w:rsid w:val="008702F4"/>
    <w:rsid w:val="00870B77"/>
    <w:rsid w:val="0087150D"/>
    <w:rsid w:val="008752BC"/>
    <w:rsid w:val="0088194B"/>
    <w:rsid w:val="00883529"/>
    <w:rsid w:val="0088384A"/>
    <w:rsid w:val="00885866"/>
    <w:rsid w:val="00886582"/>
    <w:rsid w:val="0088672B"/>
    <w:rsid w:val="0088684F"/>
    <w:rsid w:val="00887362"/>
    <w:rsid w:val="0089126C"/>
    <w:rsid w:val="008915ED"/>
    <w:rsid w:val="0089296C"/>
    <w:rsid w:val="008933BD"/>
    <w:rsid w:val="008935C2"/>
    <w:rsid w:val="00893D06"/>
    <w:rsid w:val="00893D69"/>
    <w:rsid w:val="0089689B"/>
    <w:rsid w:val="00897B29"/>
    <w:rsid w:val="008A03F4"/>
    <w:rsid w:val="008A067C"/>
    <w:rsid w:val="008A1951"/>
    <w:rsid w:val="008A41B3"/>
    <w:rsid w:val="008A527F"/>
    <w:rsid w:val="008A5417"/>
    <w:rsid w:val="008A60AF"/>
    <w:rsid w:val="008B0881"/>
    <w:rsid w:val="008B1E08"/>
    <w:rsid w:val="008B2486"/>
    <w:rsid w:val="008B4A93"/>
    <w:rsid w:val="008B54EE"/>
    <w:rsid w:val="008B5E73"/>
    <w:rsid w:val="008B7DBD"/>
    <w:rsid w:val="008C0482"/>
    <w:rsid w:val="008C098A"/>
    <w:rsid w:val="008C2561"/>
    <w:rsid w:val="008C3E9B"/>
    <w:rsid w:val="008C5ADB"/>
    <w:rsid w:val="008C60F5"/>
    <w:rsid w:val="008C70E8"/>
    <w:rsid w:val="008D3639"/>
    <w:rsid w:val="008D399C"/>
    <w:rsid w:val="008D3A04"/>
    <w:rsid w:val="008E0542"/>
    <w:rsid w:val="008E0F13"/>
    <w:rsid w:val="008E0FCF"/>
    <w:rsid w:val="008E247F"/>
    <w:rsid w:val="008E3668"/>
    <w:rsid w:val="008E3784"/>
    <w:rsid w:val="008E4285"/>
    <w:rsid w:val="008F0343"/>
    <w:rsid w:val="008F1191"/>
    <w:rsid w:val="008F242C"/>
    <w:rsid w:val="008F361A"/>
    <w:rsid w:val="008F4DD9"/>
    <w:rsid w:val="008F5148"/>
    <w:rsid w:val="008F5F2B"/>
    <w:rsid w:val="008F68CA"/>
    <w:rsid w:val="008F6AEE"/>
    <w:rsid w:val="008F7027"/>
    <w:rsid w:val="0090096D"/>
    <w:rsid w:val="0090209C"/>
    <w:rsid w:val="0090242E"/>
    <w:rsid w:val="00902787"/>
    <w:rsid w:val="0090291F"/>
    <w:rsid w:val="00903E57"/>
    <w:rsid w:val="00905835"/>
    <w:rsid w:val="0090635C"/>
    <w:rsid w:val="009068FF"/>
    <w:rsid w:val="00906E9A"/>
    <w:rsid w:val="009073C0"/>
    <w:rsid w:val="009075B7"/>
    <w:rsid w:val="00910402"/>
    <w:rsid w:val="00911F41"/>
    <w:rsid w:val="009127E7"/>
    <w:rsid w:val="00912A10"/>
    <w:rsid w:val="009143BC"/>
    <w:rsid w:val="00915A27"/>
    <w:rsid w:val="00920B5C"/>
    <w:rsid w:val="00922455"/>
    <w:rsid w:val="00923B59"/>
    <w:rsid w:val="00924576"/>
    <w:rsid w:val="009247A7"/>
    <w:rsid w:val="00925318"/>
    <w:rsid w:val="00925F00"/>
    <w:rsid w:val="0092674E"/>
    <w:rsid w:val="0093152B"/>
    <w:rsid w:val="00931D52"/>
    <w:rsid w:val="00931E33"/>
    <w:rsid w:val="0093231C"/>
    <w:rsid w:val="009344BC"/>
    <w:rsid w:val="009345FE"/>
    <w:rsid w:val="00935042"/>
    <w:rsid w:val="009356F6"/>
    <w:rsid w:val="00935D87"/>
    <w:rsid w:val="00940176"/>
    <w:rsid w:val="00940BD3"/>
    <w:rsid w:val="009426EF"/>
    <w:rsid w:val="00942AB8"/>
    <w:rsid w:val="00944ACC"/>
    <w:rsid w:val="0094621F"/>
    <w:rsid w:val="00946431"/>
    <w:rsid w:val="0094670E"/>
    <w:rsid w:val="00947A0C"/>
    <w:rsid w:val="009503C7"/>
    <w:rsid w:val="00951343"/>
    <w:rsid w:val="00951545"/>
    <w:rsid w:val="00952D38"/>
    <w:rsid w:val="00952E00"/>
    <w:rsid w:val="00953955"/>
    <w:rsid w:val="00953975"/>
    <w:rsid w:val="009540F4"/>
    <w:rsid w:val="009545DD"/>
    <w:rsid w:val="0095480C"/>
    <w:rsid w:val="00954854"/>
    <w:rsid w:val="009554E3"/>
    <w:rsid w:val="00956BE3"/>
    <w:rsid w:val="00956F7B"/>
    <w:rsid w:val="00957803"/>
    <w:rsid w:val="00960389"/>
    <w:rsid w:val="00961889"/>
    <w:rsid w:val="0096320D"/>
    <w:rsid w:val="0096388C"/>
    <w:rsid w:val="00963EA9"/>
    <w:rsid w:val="00964CAF"/>
    <w:rsid w:val="00964F79"/>
    <w:rsid w:val="00965319"/>
    <w:rsid w:val="00965577"/>
    <w:rsid w:val="009702E1"/>
    <w:rsid w:val="00971BDE"/>
    <w:rsid w:val="00973EFB"/>
    <w:rsid w:val="0097431D"/>
    <w:rsid w:val="00974D4B"/>
    <w:rsid w:val="00975419"/>
    <w:rsid w:val="00975421"/>
    <w:rsid w:val="0097608A"/>
    <w:rsid w:val="00976936"/>
    <w:rsid w:val="00976952"/>
    <w:rsid w:val="00977BAD"/>
    <w:rsid w:val="00980565"/>
    <w:rsid w:val="00981494"/>
    <w:rsid w:val="0098175C"/>
    <w:rsid w:val="00981AE3"/>
    <w:rsid w:val="0098215F"/>
    <w:rsid w:val="0098225B"/>
    <w:rsid w:val="00982D63"/>
    <w:rsid w:val="00982FA4"/>
    <w:rsid w:val="00984772"/>
    <w:rsid w:val="00985CE6"/>
    <w:rsid w:val="00987643"/>
    <w:rsid w:val="00990D78"/>
    <w:rsid w:val="00992972"/>
    <w:rsid w:val="009937D0"/>
    <w:rsid w:val="009938AD"/>
    <w:rsid w:val="00994AB8"/>
    <w:rsid w:val="00995275"/>
    <w:rsid w:val="0099572C"/>
    <w:rsid w:val="00996684"/>
    <w:rsid w:val="009966F6"/>
    <w:rsid w:val="009967BA"/>
    <w:rsid w:val="009A0054"/>
    <w:rsid w:val="009A1794"/>
    <w:rsid w:val="009A23D1"/>
    <w:rsid w:val="009A3AA7"/>
    <w:rsid w:val="009A4057"/>
    <w:rsid w:val="009A42E6"/>
    <w:rsid w:val="009A6045"/>
    <w:rsid w:val="009A7383"/>
    <w:rsid w:val="009A761F"/>
    <w:rsid w:val="009A767A"/>
    <w:rsid w:val="009B1BAE"/>
    <w:rsid w:val="009B247A"/>
    <w:rsid w:val="009B29B8"/>
    <w:rsid w:val="009B3836"/>
    <w:rsid w:val="009B3937"/>
    <w:rsid w:val="009B7AFD"/>
    <w:rsid w:val="009C0BE6"/>
    <w:rsid w:val="009C0E8A"/>
    <w:rsid w:val="009C4000"/>
    <w:rsid w:val="009C405C"/>
    <w:rsid w:val="009C513B"/>
    <w:rsid w:val="009C6C65"/>
    <w:rsid w:val="009C71B4"/>
    <w:rsid w:val="009C7EAF"/>
    <w:rsid w:val="009C7EB8"/>
    <w:rsid w:val="009D1D50"/>
    <w:rsid w:val="009D50DC"/>
    <w:rsid w:val="009D64B7"/>
    <w:rsid w:val="009D7590"/>
    <w:rsid w:val="009E0772"/>
    <w:rsid w:val="009E292E"/>
    <w:rsid w:val="009E307F"/>
    <w:rsid w:val="009E30FC"/>
    <w:rsid w:val="009E3608"/>
    <w:rsid w:val="009F2C19"/>
    <w:rsid w:val="009F2CD3"/>
    <w:rsid w:val="009F3236"/>
    <w:rsid w:val="009F4AEF"/>
    <w:rsid w:val="009F509B"/>
    <w:rsid w:val="009F5D30"/>
    <w:rsid w:val="009F7213"/>
    <w:rsid w:val="009F7457"/>
    <w:rsid w:val="009F795C"/>
    <w:rsid w:val="00A00D4B"/>
    <w:rsid w:val="00A0192A"/>
    <w:rsid w:val="00A01D59"/>
    <w:rsid w:val="00A01DC6"/>
    <w:rsid w:val="00A03AD9"/>
    <w:rsid w:val="00A04B02"/>
    <w:rsid w:val="00A05089"/>
    <w:rsid w:val="00A053FD"/>
    <w:rsid w:val="00A056D0"/>
    <w:rsid w:val="00A05788"/>
    <w:rsid w:val="00A11615"/>
    <w:rsid w:val="00A126D8"/>
    <w:rsid w:val="00A12945"/>
    <w:rsid w:val="00A14DC5"/>
    <w:rsid w:val="00A14E02"/>
    <w:rsid w:val="00A15767"/>
    <w:rsid w:val="00A15BCF"/>
    <w:rsid w:val="00A17C3A"/>
    <w:rsid w:val="00A17FAE"/>
    <w:rsid w:val="00A20043"/>
    <w:rsid w:val="00A21622"/>
    <w:rsid w:val="00A21FC6"/>
    <w:rsid w:val="00A23D2F"/>
    <w:rsid w:val="00A23EBE"/>
    <w:rsid w:val="00A25F20"/>
    <w:rsid w:val="00A2718F"/>
    <w:rsid w:val="00A27953"/>
    <w:rsid w:val="00A27C73"/>
    <w:rsid w:val="00A30420"/>
    <w:rsid w:val="00A30732"/>
    <w:rsid w:val="00A3139B"/>
    <w:rsid w:val="00A32A99"/>
    <w:rsid w:val="00A32D1A"/>
    <w:rsid w:val="00A32F92"/>
    <w:rsid w:val="00A351B9"/>
    <w:rsid w:val="00A362A8"/>
    <w:rsid w:val="00A36BFE"/>
    <w:rsid w:val="00A37ECB"/>
    <w:rsid w:val="00A42060"/>
    <w:rsid w:val="00A4287A"/>
    <w:rsid w:val="00A42B16"/>
    <w:rsid w:val="00A42E7A"/>
    <w:rsid w:val="00A43AD2"/>
    <w:rsid w:val="00A43B10"/>
    <w:rsid w:val="00A44C51"/>
    <w:rsid w:val="00A45654"/>
    <w:rsid w:val="00A45A82"/>
    <w:rsid w:val="00A46090"/>
    <w:rsid w:val="00A468EC"/>
    <w:rsid w:val="00A473F0"/>
    <w:rsid w:val="00A474E6"/>
    <w:rsid w:val="00A4768F"/>
    <w:rsid w:val="00A50163"/>
    <w:rsid w:val="00A5068B"/>
    <w:rsid w:val="00A54562"/>
    <w:rsid w:val="00A54F81"/>
    <w:rsid w:val="00A607FB"/>
    <w:rsid w:val="00A609C3"/>
    <w:rsid w:val="00A60FFA"/>
    <w:rsid w:val="00A61CE4"/>
    <w:rsid w:val="00A62F23"/>
    <w:rsid w:val="00A63387"/>
    <w:rsid w:val="00A6482A"/>
    <w:rsid w:val="00A649B1"/>
    <w:rsid w:val="00A66A0E"/>
    <w:rsid w:val="00A6767C"/>
    <w:rsid w:val="00A7002D"/>
    <w:rsid w:val="00A7161E"/>
    <w:rsid w:val="00A75DB5"/>
    <w:rsid w:val="00A75E89"/>
    <w:rsid w:val="00A7609B"/>
    <w:rsid w:val="00A77177"/>
    <w:rsid w:val="00A801A4"/>
    <w:rsid w:val="00A80DDA"/>
    <w:rsid w:val="00A80EC0"/>
    <w:rsid w:val="00A81761"/>
    <w:rsid w:val="00A8212C"/>
    <w:rsid w:val="00A833EA"/>
    <w:rsid w:val="00A83804"/>
    <w:rsid w:val="00A84DA3"/>
    <w:rsid w:val="00A857B3"/>
    <w:rsid w:val="00A85B8B"/>
    <w:rsid w:val="00A907D0"/>
    <w:rsid w:val="00A913AB"/>
    <w:rsid w:val="00A91809"/>
    <w:rsid w:val="00A9208C"/>
    <w:rsid w:val="00A933A2"/>
    <w:rsid w:val="00A93EB3"/>
    <w:rsid w:val="00A95EAF"/>
    <w:rsid w:val="00A9744B"/>
    <w:rsid w:val="00A97BD9"/>
    <w:rsid w:val="00A97F7A"/>
    <w:rsid w:val="00AA1CAD"/>
    <w:rsid w:val="00AA2456"/>
    <w:rsid w:val="00AA2989"/>
    <w:rsid w:val="00AA2DAC"/>
    <w:rsid w:val="00AA37A3"/>
    <w:rsid w:val="00AA5082"/>
    <w:rsid w:val="00AA543A"/>
    <w:rsid w:val="00AA5E46"/>
    <w:rsid w:val="00AA71B8"/>
    <w:rsid w:val="00AA74D7"/>
    <w:rsid w:val="00AB1730"/>
    <w:rsid w:val="00AB408A"/>
    <w:rsid w:val="00AB6642"/>
    <w:rsid w:val="00AC3381"/>
    <w:rsid w:val="00AC5348"/>
    <w:rsid w:val="00AC5411"/>
    <w:rsid w:val="00AC592A"/>
    <w:rsid w:val="00AC5FCD"/>
    <w:rsid w:val="00AC729D"/>
    <w:rsid w:val="00AD1014"/>
    <w:rsid w:val="00AD1B4D"/>
    <w:rsid w:val="00AD1C4C"/>
    <w:rsid w:val="00AD39FD"/>
    <w:rsid w:val="00AD6461"/>
    <w:rsid w:val="00AD7C9E"/>
    <w:rsid w:val="00AE0489"/>
    <w:rsid w:val="00AE06F7"/>
    <w:rsid w:val="00AE0D4D"/>
    <w:rsid w:val="00AE2012"/>
    <w:rsid w:val="00AE2A9E"/>
    <w:rsid w:val="00AE3255"/>
    <w:rsid w:val="00AE731B"/>
    <w:rsid w:val="00AE7460"/>
    <w:rsid w:val="00AE759A"/>
    <w:rsid w:val="00AF04B7"/>
    <w:rsid w:val="00AF282C"/>
    <w:rsid w:val="00AF28D5"/>
    <w:rsid w:val="00AF2BA3"/>
    <w:rsid w:val="00AF3C1F"/>
    <w:rsid w:val="00AF5B15"/>
    <w:rsid w:val="00AF6C18"/>
    <w:rsid w:val="00B01519"/>
    <w:rsid w:val="00B01580"/>
    <w:rsid w:val="00B0224A"/>
    <w:rsid w:val="00B02F26"/>
    <w:rsid w:val="00B03BB2"/>
    <w:rsid w:val="00B042F3"/>
    <w:rsid w:val="00B04336"/>
    <w:rsid w:val="00B047AA"/>
    <w:rsid w:val="00B04E7F"/>
    <w:rsid w:val="00B0504C"/>
    <w:rsid w:val="00B054AC"/>
    <w:rsid w:val="00B05BBA"/>
    <w:rsid w:val="00B0697C"/>
    <w:rsid w:val="00B11F07"/>
    <w:rsid w:val="00B124DA"/>
    <w:rsid w:val="00B12EEE"/>
    <w:rsid w:val="00B130D1"/>
    <w:rsid w:val="00B13159"/>
    <w:rsid w:val="00B13B78"/>
    <w:rsid w:val="00B1538B"/>
    <w:rsid w:val="00B15B8B"/>
    <w:rsid w:val="00B162F5"/>
    <w:rsid w:val="00B1672F"/>
    <w:rsid w:val="00B170DD"/>
    <w:rsid w:val="00B17DD6"/>
    <w:rsid w:val="00B20F85"/>
    <w:rsid w:val="00B2162B"/>
    <w:rsid w:val="00B22A5F"/>
    <w:rsid w:val="00B2348C"/>
    <w:rsid w:val="00B23498"/>
    <w:rsid w:val="00B26539"/>
    <w:rsid w:val="00B2715B"/>
    <w:rsid w:val="00B3212D"/>
    <w:rsid w:val="00B322BF"/>
    <w:rsid w:val="00B325A9"/>
    <w:rsid w:val="00B34669"/>
    <w:rsid w:val="00B34D4F"/>
    <w:rsid w:val="00B34EF8"/>
    <w:rsid w:val="00B35D12"/>
    <w:rsid w:val="00B365DE"/>
    <w:rsid w:val="00B36C23"/>
    <w:rsid w:val="00B40000"/>
    <w:rsid w:val="00B415E0"/>
    <w:rsid w:val="00B41684"/>
    <w:rsid w:val="00B41B13"/>
    <w:rsid w:val="00B41F31"/>
    <w:rsid w:val="00B43317"/>
    <w:rsid w:val="00B4455F"/>
    <w:rsid w:val="00B44A93"/>
    <w:rsid w:val="00B461A9"/>
    <w:rsid w:val="00B46D67"/>
    <w:rsid w:val="00B50756"/>
    <w:rsid w:val="00B50A7A"/>
    <w:rsid w:val="00B54A9F"/>
    <w:rsid w:val="00B56DC2"/>
    <w:rsid w:val="00B56FBE"/>
    <w:rsid w:val="00B57282"/>
    <w:rsid w:val="00B57F68"/>
    <w:rsid w:val="00B6164F"/>
    <w:rsid w:val="00B617BC"/>
    <w:rsid w:val="00B61891"/>
    <w:rsid w:val="00B61915"/>
    <w:rsid w:val="00B63C57"/>
    <w:rsid w:val="00B64FD3"/>
    <w:rsid w:val="00B654BB"/>
    <w:rsid w:val="00B655F2"/>
    <w:rsid w:val="00B66655"/>
    <w:rsid w:val="00B67944"/>
    <w:rsid w:val="00B7348F"/>
    <w:rsid w:val="00B7604C"/>
    <w:rsid w:val="00B769F9"/>
    <w:rsid w:val="00B76E7D"/>
    <w:rsid w:val="00B76F27"/>
    <w:rsid w:val="00B779E7"/>
    <w:rsid w:val="00B809BF"/>
    <w:rsid w:val="00B80EAB"/>
    <w:rsid w:val="00B82893"/>
    <w:rsid w:val="00B83B54"/>
    <w:rsid w:val="00B84D9F"/>
    <w:rsid w:val="00B8529F"/>
    <w:rsid w:val="00B854E3"/>
    <w:rsid w:val="00B90A7B"/>
    <w:rsid w:val="00B91F17"/>
    <w:rsid w:val="00B9408E"/>
    <w:rsid w:val="00B95577"/>
    <w:rsid w:val="00B95582"/>
    <w:rsid w:val="00B9694D"/>
    <w:rsid w:val="00B96C65"/>
    <w:rsid w:val="00B97BDE"/>
    <w:rsid w:val="00BA0F3D"/>
    <w:rsid w:val="00BA4222"/>
    <w:rsid w:val="00BA59E8"/>
    <w:rsid w:val="00BA6912"/>
    <w:rsid w:val="00BA6D78"/>
    <w:rsid w:val="00BA70E0"/>
    <w:rsid w:val="00BB01B4"/>
    <w:rsid w:val="00BB0983"/>
    <w:rsid w:val="00BB0F59"/>
    <w:rsid w:val="00BB1B8C"/>
    <w:rsid w:val="00BB3B62"/>
    <w:rsid w:val="00BB4276"/>
    <w:rsid w:val="00BB4DB2"/>
    <w:rsid w:val="00BB65B7"/>
    <w:rsid w:val="00BB6EC9"/>
    <w:rsid w:val="00BB7B45"/>
    <w:rsid w:val="00BC11AE"/>
    <w:rsid w:val="00BC201B"/>
    <w:rsid w:val="00BC25E2"/>
    <w:rsid w:val="00BC3573"/>
    <w:rsid w:val="00BC394B"/>
    <w:rsid w:val="00BC3B90"/>
    <w:rsid w:val="00BC432A"/>
    <w:rsid w:val="00BD118F"/>
    <w:rsid w:val="00BD1714"/>
    <w:rsid w:val="00BD24E9"/>
    <w:rsid w:val="00BD422F"/>
    <w:rsid w:val="00BD5D1C"/>
    <w:rsid w:val="00BD7A93"/>
    <w:rsid w:val="00BD7B79"/>
    <w:rsid w:val="00BE0563"/>
    <w:rsid w:val="00BE0D6D"/>
    <w:rsid w:val="00BE0E28"/>
    <w:rsid w:val="00BE209D"/>
    <w:rsid w:val="00BE298F"/>
    <w:rsid w:val="00BE2AF9"/>
    <w:rsid w:val="00BE3475"/>
    <w:rsid w:val="00BE3526"/>
    <w:rsid w:val="00BE3EEA"/>
    <w:rsid w:val="00BE7599"/>
    <w:rsid w:val="00BE79AF"/>
    <w:rsid w:val="00BE7ACA"/>
    <w:rsid w:val="00BF3F88"/>
    <w:rsid w:val="00BF4479"/>
    <w:rsid w:val="00BF607F"/>
    <w:rsid w:val="00BF60F5"/>
    <w:rsid w:val="00BF628A"/>
    <w:rsid w:val="00BF6BC6"/>
    <w:rsid w:val="00BF7498"/>
    <w:rsid w:val="00C000F7"/>
    <w:rsid w:val="00C01B6C"/>
    <w:rsid w:val="00C02272"/>
    <w:rsid w:val="00C03268"/>
    <w:rsid w:val="00C0524F"/>
    <w:rsid w:val="00C05CA3"/>
    <w:rsid w:val="00C06642"/>
    <w:rsid w:val="00C067AF"/>
    <w:rsid w:val="00C069FA"/>
    <w:rsid w:val="00C06D51"/>
    <w:rsid w:val="00C10544"/>
    <w:rsid w:val="00C1107C"/>
    <w:rsid w:val="00C11D50"/>
    <w:rsid w:val="00C12033"/>
    <w:rsid w:val="00C135C7"/>
    <w:rsid w:val="00C14291"/>
    <w:rsid w:val="00C1459D"/>
    <w:rsid w:val="00C16376"/>
    <w:rsid w:val="00C17CE8"/>
    <w:rsid w:val="00C21068"/>
    <w:rsid w:val="00C212B8"/>
    <w:rsid w:val="00C21984"/>
    <w:rsid w:val="00C2334E"/>
    <w:rsid w:val="00C237CF"/>
    <w:rsid w:val="00C23910"/>
    <w:rsid w:val="00C23F88"/>
    <w:rsid w:val="00C24437"/>
    <w:rsid w:val="00C250BF"/>
    <w:rsid w:val="00C25806"/>
    <w:rsid w:val="00C25C41"/>
    <w:rsid w:val="00C27A25"/>
    <w:rsid w:val="00C30B8E"/>
    <w:rsid w:val="00C31051"/>
    <w:rsid w:val="00C31A20"/>
    <w:rsid w:val="00C31B50"/>
    <w:rsid w:val="00C31D70"/>
    <w:rsid w:val="00C31EA7"/>
    <w:rsid w:val="00C32938"/>
    <w:rsid w:val="00C32D66"/>
    <w:rsid w:val="00C3372A"/>
    <w:rsid w:val="00C34E15"/>
    <w:rsid w:val="00C35E5A"/>
    <w:rsid w:val="00C35F19"/>
    <w:rsid w:val="00C406C7"/>
    <w:rsid w:val="00C414E4"/>
    <w:rsid w:val="00C4166C"/>
    <w:rsid w:val="00C416B8"/>
    <w:rsid w:val="00C4257E"/>
    <w:rsid w:val="00C42650"/>
    <w:rsid w:val="00C42CD4"/>
    <w:rsid w:val="00C4412A"/>
    <w:rsid w:val="00C4426B"/>
    <w:rsid w:val="00C44EA3"/>
    <w:rsid w:val="00C44FAD"/>
    <w:rsid w:val="00C450AE"/>
    <w:rsid w:val="00C4545C"/>
    <w:rsid w:val="00C46830"/>
    <w:rsid w:val="00C46B87"/>
    <w:rsid w:val="00C508D3"/>
    <w:rsid w:val="00C51CB4"/>
    <w:rsid w:val="00C56956"/>
    <w:rsid w:val="00C605E1"/>
    <w:rsid w:val="00C61BDC"/>
    <w:rsid w:val="00C6407F"/>
    <w:rsid w:val="00C649AA"/>
    <w:rsid w:val="00C64B04"/>
    <w:rsid w:val="00C654BD"/>
    <w:rsid w:val="00C657C4"/>
    <w:rsid w:val="00C660DD"/>
    <w:rsid w:val="00C70585"/>
    <w:rsid w:val="00C71532"/>
    <w:rsid w:val="00C73297"/>
    <w:rsid w:val="00C73533"/>
    <w:rsid w:val="00C73995"/>
    <w:rsid w:val="00C757E3"/>
    <w:rsid w:val="00C76515"/>
    <w:rsid w:val="00C76629"/>
    <w:rsid w:val="00C766F6"/>
    <w:rsid w:val="00C76DF3"/>
    <w:rsid w:val="00C80804"/>
    <w:rsid w:val="00C808B9"/>
    <w:rsid w:val="00C80EB9"/>
    <w:rsid w:val="00C8100A"/>
    <w:rsid w:val="00C8144D"/>
    <w:rsid w:val="00C81D84"/>
    <w:rsid w:val="00C821D6"/>
    <w:rsid w:val="00C84432"/>
    <w:rsid w:val="00C849DF"/>
    <w:rsid w:val="00C84D5F"/>
    <w:rsid w:val="00C8514E"/>
    <w:rsid w:val="00C85D25"/>
    <w:rsid w:val="00C904BA"/>
    <w:rsid w:val="00C90C64"/>
    <w:rsid w:val="00C9317E"/>
    <w:rsid w:val="00C97047"/>
    <w:rsid w:val="00C9713E"/>
    <w:rsid w:val="00CA014A"/>
    <w:rsid w:val="00CA0FE0"/>
    <w:rsid w:val="00CA2A38"/>
    <w:rsid w:val="00CA4692"/>
    <w:rsid w:val="00CA5EF2"/>
    <w:rsid w:val="00CB056F"/>
    <w:rsid w:val="00CB0F4D"/>
    <w:rsid w:val="00CB11F8"/>
    <w:rsid w:val="00CB18A0"/>
    <w:rsid w:val="00CB24ED"/>
    <w:rsid w:val="00CB346F"/>
    <w:rsid w:val="00CB3DF1"/>
    <w:rsid w:val="00CB556A"/>
    <w:rsid w:val="00CB5E19"/>
    <w:rsid w:val="00CB6F37"/>
    <w:rsid w:val="00CB73D2"/>
    <w:rsid w:val="00CB7AEC"/>
    <w:rsid w:val="00CB7EE7"/>
    <w:rsid w:val="00CC0DA5"/>
    <w:rsid w:val="00CC1577"/>
    <w:rsid w:val="00CC57BB"/>
    <w:rsid w:val="00CC58C1"/>
    <w:rsid w:val="00CC5F6A"/>
    <w:rsid w:val="00CC6444"/>
    <w:rsid w:val="00CC6631"/>
    <w:rsid w:val="00CD2CD7"/>
    <w:rsid w:val="00CD3B54"/>
    <w:rsid w:val="00CD3C1C"/>
    <w:rsid w:val="00CE1309"/>
    <w:rsid w:val="00CE2C69"/>
    <w:rsid w:val="00CE3596"/>
    <w:rsid w:val="00CE43F1"/>
    <w:rsid w:val="00CE527A"/>
    <w:rsid w:val="00CE534A"/>
    <w:rsid w:val="00CE7272"/>
    <w:rsid w:val="00CE77D8"/>
    <w:rsid w:val="00CF0166"/>
    <w:rsid w:val="00CF0418"/>
    <w:rsid w:val="00CF05D9"/>
    <w:rsid w:val="00CF0B7E"/>
    <w:rsid w:val="00CF18CD"/>
    <w:rsid w:val="00CF2937"/>
    <w:rsid w:val="00CF2AEE"/>
    <w:rsid w:val="00CF4ECF"/>
    <w:rsid w:val="00CF5731"/>
    <w:rsid w:val="00CF63CF"/>
    <w:rsid w:val="00CF6545"/>
    <w:rsid w:val="00CF72DD"/>
    <w:rsid w:val="00D00BD9"/>
    <w:rsid w:val="00D014D1"/>
    <w:rsid w:val="00D0379E"/>
    <w:rsid w:val="00D03FEF"/>
    <w:rsid w:val="00D046D2"/>
    <w:rsid w:val="00D139F6"/>
    <w:rsid w:val="00D20766"/>
    <w:rsid w:val="00D211F2"/>
    <w:rsid w:val="00D23021"/>
    <w:rsid w:val="00D23608"/>
    <w:rsid w:val="00D2427A"/>
    <w:rsid w:val="00D252A6"/>
    <w:rsid w:val="00D25616"/>
    <w:rsid w:val="00D25FD2"/>
    <w:rsid w:val="00D266D7"/>
    <w:rsid w:val="00D26D24"/>
    <w:rsid w:val="00D2735D"/>
    <w:rsid w:val="00D279B8"/>
    <w:rsid w:val="00D30A4E"/>
    <w:rsid w:val="00D31F3C"/>
    <w:rsid w:val="00D32372"/>
    <w:rsid w:val="00D32BF8"/>
    <w:rsid w:val="00D3382E"/>
    <w:rsid w:val="00D34198"/>
    <w:rsid w:val="00D35EF8"/>
    <w:rsid w:val="00D416D7"/>
    <w:rsid w:val="00D420CE"/>
    <w:rsid w:val="00D42BAB"/>
    <w:rsid w:val="00D435D8"/>
    <w:rsid w:val="00D43E25"/>
    <w:rsid w:val="00D46D52"/>
    <w:rsid w:val="00D46D59"/>
    <w:rsid w:val="00D4713D"/>
    <w:rsid w:val="00D4745D"/>
    <w:rsid w:val="00D4791E"/>
    <w:rsid w:val="00D50BEA"/>
    <w:rsid w:val="00D51E15"/>
    <w:rsid w:val="00D5317E"/>
    <w:rsid w:val="00D548A4"/>
    <w:rsid w:val="00D55DA8"/>
    <w:rsid w:val="00D5673C"/>
    <w:rsid w:val="00D612CF"/>
    <w:rsid w:val="00D61BAE"/>
    <w:rsid w:val="00D639C8"/>
    <w:rsid w:val="00D7057B"/>
    <w:rsid w:val="00D71F70"/>
    <w:rsid w:val="00D73400"/>
    <w:rsid w:val="00D74628"/>
    <w:rsid w:val="00D75BF0"/>
    <w:rsid w:val="00D76113"/>
    <w:rsid w:val="00D76B38"/>
    <w:rsid w:val="00D77BCF"/>
    <w:rsid w:val="00D8064C"/>
    <w:rsid w:val="00D80FD3"/>
    <w:rsid w:val="00D8157E"/>
    <w:rsid w:val="00D824C4"/>
    <w:rsid w:val="00D84785"/>
    <w:rsid w:val="00D8522E"/>
    <w:rsid w:val="00D85E01"/>
    <w:rsid w:val="00D8658C"/>
    <w:rsid w:val="00D90FF0"/>
    <w:rsid w:val="00D91A71"/>
    <w:rsid w:val="00D93114"/>
    <w:rsid w:val="00D95884"/>
    <w:rsid w:val="00D95A60"/>
    <w:rsid w:val="00D96734"/>
    <w:rsid w:val="00D96BCC"/>
    <w:rsid w:val="00D976A6"/>
    <w:rsid w:val="00D976B5"/>
    <w:rsid w:val="00DA09CA"/>
    <w:rsid w:val="00DA12E7"/>
    <w:rsid w:val="00DA17D8"/>
    <w:rsid w:val="00DA1DDA"/>
    <w:rsid w:val="00DA25FB"/>
    <w:rsid w:val="00DA46B2"/>
    <w:rsid w:val="00DA684D"/>
    <w:rsid w:val="00DA729B"/>
    <w:rsid w:val="00DA742B"/>
    <w:rsid w:val="00DA79DE"/>
    <w:rsid w:val="00DA7F1A"/>
    <w:rsid w:val="00DB1C65"/>
    <w:rsid w:val="00DB26E5"/>
    <w:rsid w:val="00DC0126"/>
    <w:rsid w:val="00DC10F7"/>
    <w:rsid w:val="00DC11C4"/>
    <w:rsid w:val="00DC1400"/>
    <w:rsid w:val="00DC196A"/>
    <w:rsid w:val="00DC1DCA"/>
    <w:rsid w:val="00DC2B06"/>
    <w:rsid w:val="00DC4316"/>
    <w:rsid w:val="00DC4492"/>
    <w:rsid w:val="00DC45ED"/>
    <w:rsid w:val="00DC5112"/>
    <w:rsid w:val="00DC5D94"/>
    <w:rsid w:val="00DC5E59"/>
    <w:rsid w:val="00DC6037"/>
    <w:rsid w:val="00DC622A"/>
    <w:rsid w:val="00DC6A97"/>
    <w:rsid w:val="00DD048D"/>
    <w:rsid w:val="00DD0CE3"/>
    <w:rsid w:val="00DD2BC4"/>
    <w:rsid w:val="00DD2E15"/>
    <w:rsid w:val="00DE14DE"/>
    <w:rsid w:val="00DE2545"/>
    <w:rsid w:val="00DE2CE2"/>
    <w:rsid w:val="00DE300D"/>
    <w:rsid w:val="00DE3040"/>
    <w:rsid w:val="00DE3DBA"/>
    <w:rsid w:val="00DE47EF"/>
    <w:rsid w:val="00DE570E"/>
    <w:rsid w:val="00DE75BA"/>
    <w:rsid w:val="00DF3614"/>
    <w:rsid w:val="00DF4E2A"/>
    <w:rsid w:val="00DF60D1"/>
    <w:rsid w:val="00DF7DF1"/>
    <w:rsid w:val="00E00D94"/>
    <w:rsid w:val="00E01982"/>
    <w:rsid w:val="00E01DB8"/>
    <w:rsid w:val="00E02F60"/>
    <w:rsid w:val="00E03ABB"/>
    <w:rsid w:val="00E03ABC"/>
    <w:rsid w:val="00E04170"/>
    <w:rsid w:val="00E043BD"/>
    <w:rsid w:val="00E04676"/>
    <w:rsid w:val="00E07F0C"/>
    <w:rsid w:val="00E106D3"/>
    <w:rsid w:val="00E12250"/>
    <w:rsid w:val="00E1519A"/>
    <w:rsid w:val="00E16E3C"/>
    <w:rsid w:val="00E2042F"/>
    <w:rsid w:val="00E2387E"/>
    <w:rsid w:val="00E241B4"/>
    <w:rsid w:val="00E251BB"/>
    <w:rsid w:val="00E2579C"/>
    <w:rsid w:val="00E26090"/>
    <w:rsid w:val="00E33256"/>
    <w:rsid w:val="00E35473"/>
    <w:rsid w:val="00E36F83"/>
    <w:rsid w:val="00E374C7"/>
    <w:rsid w:val="00E40C06"/>
    <w:rsid w:val="00E42304"/>
    <w:rsid w:val="00E46BA9"/>
    <w:rsid w:val="00E46C19"/>
    <w:rsid w:val="00E47A07"/>
    <w:rsid w:val="00E515E7"/>
    <w:rsid w:val="00E5167E"/>
    <w:rsid w:val="00E52589"/>
    <w:rsid w:val="00E53CF1"/>
    <w:rsid w:val="00E54957"/>
    <w:rsid w:val="00E55CC7"/>
    <w:rsid w:val="00E55D39"/>
    <w:rsid w:val="00E56464"/>
    <w:rsid w:val="00E56564"/>
    <w:rsid w:val="00E56878"/>
    <w:rsid w:val="00E56D03"/>
    <w:rsid w:val="00E57FD7"/>
    <w:rsid w:val="00E6105C"/>
    <w:rsid w:val="00E61423"/>
    <w:rsid w:val="00E62A70"/>
    <w:rsid w:val="00E63635"/>
    <w:rsid w:val="00E63C7C"/>
    <w:rsid w:val="00E65053"/>
    <w:rsid w:val="00E66A11"/>
    <w:rsid w:val="00E67EBF"/>
    <w:rsid w:val="00E71740"/>
    <w:rsid w:val="00E7262E"/>
    <w:rsid w:val="00E73683"/>
    <w:rsid w:val="00E75473"/>
    <w:rsid w:val="00E75C4F"/>
    <w:rsid w:val="00E81376"/>
    <w:rsid w:val="00E8257A"/>
    <w:rsid w:val="00E8283F"/>
    <w:rsid w:val="00E8300B"/>
    <w:rsid w:val="00E85B5B"/>
    <w:rsid w:val="00E87897"/>
    <w:rsid w:val="00E91E40"/>
    <w:rsid w:val="00E92727"/>
    <w:rsid w:val="00E93C19"/>
    <w:rsid w:val="00E941F7"/>
    <w:rsid w:val="00E9566E"/>
    <w:rsid w:val="00E9599E"/>
    <w:rsid w:val="00E96365"/>
    <w:rsid w:val="00E965B3"/>
    <w:rsid w:val="00E96819"/>
    <w:rsid w:val="00E96863"/>
    <w:rsid w:val="00E9703D"/>
    <w:rsid w:val="00E97490"/>
    <w:rsid w:val="00EA48C5"/>
    <w:rsid w:val="00EA4B1C"/>
    <w:rsid w:val="00EA5218"/>
    <w:rsid w:val="00EA5403"/>
    <w:rsid w:val="00EA5EA5"/>
    <w:rsid w:val="00EA6377"/>
    <w:rsid w:val="00EA699A"/>
    <w:rsid w:val="00EB0000"/>
    <w:rsid w:val="00EB04AC"/>
    <w:rsid w:val="00EB1268"/>
    <w:rsid w:val="00EB2352"/>
    <w:rsid w:val="00EB2943"/>
    <w:rsid w:val="00EB3DF5"/>
    <w:rsid w:val="00EB4952"/>
    <w:rsid w:val="00EB69DC"/>
    <w:rsid w:val="00EB6A3A"/>
    <w:rsid w:val="00EB6E36"/>
    <w:rsid w:val="00EB7036"/>
    <w:rsid w:val="00EB7433"/>
    <w:rsid w:val="00EC3BF1"/>
    <w:rsid w:val="00EC42D1"/>
    <w:rsid w:val="00EC4760"/>
    <w:rsid w:val="00EC5744"/>
    <w:rsid w:val="00EC5B6D"/>
    <w:rsid w:val="00ED07AC"/>
    <w:rsid w:val="00ED0E52"/>
    <w:rsid w:val="00ED2EA8"/>
    <w:rsid w:val="00ED38CF"/>
    <w:rsid w:val="00ED40A1"/>
    <w:rsid w:val="00ED5E0F"/>
    <w:rsid w:val="00ED6E76"/>
    <w:rsid w:val="00EE0506"/>
    <w:rsid w:val="00EE063C"/>
    <w:rsid w:val="00EE0B0A"/>
    <w:rsid w:val="00EE381F"/>
    <w:rsid w:val="00EE4303"/>
    <w:rsid w:val="00EE4707"/>
    <w:rsid w:val="00EE49B5"/>
    <w:rsid w:val="00EE522E"/>
    <w:rsid w:val="00EE64C3"/>
    <w:rsid w:val="00EE6DA4"/>
    <w:rsid w:val="00EE7661"/>
    <w:rsid w:val="00EF0B5B"/>
    <w:rsid w:val="00EF1F9D"/>
    <w:rsid w:val="00EF268D"/>
    <w:rsid w:val="00EF2CD5"/>
    <w:rsid w:val="00EF3275"/>
    <w:rsid w:val="00EF3FBF"/>
    <w:rsid w:val="00EF46EC"/>
    <w:rsid w:val="00EF568A"/>
    <w:rsid w:val="00EF6C6E"/>
    <w:rsid w:val="00EF7654"/>
    <w:rsid w:val="00F00678"/>
    <w:rsid w:val="00F00DD3"/>
    <w:rsid w:val="00F03755"/>
    <w:rsid w:val="00F0377E"/>
    <w:rsid w:val="00F044F8"/>
    <w:rsid w:val="00F05185"/>
    <w:rsid w:val="00F13985"/>
    <w:rsid w:val="00F14629"/>
    <w:rsid w:val="00F14B84"/>
    <w:rsid w:val="00F15236"/>
    <w:rsid w:val="00F15BB9"/>
    <w:rsid w:val="00F15C03"/>
    <w:rsid w:val="00F17E96"/>
    <w:rsid w:val="00F20895"/>
    <w:rsid w:val="00F22F11"/>
    <w:rsid w:val="00F23FFD"/>
    <w:rsid w:val="00F25A00"/>
    <w:rsid w:val="00F27B67"/>
    <w:rsid w:val="00F27C05"/>
    <w:rsid w:val="00F30ADF"/>
    <w:rsid w:val="00F3154A"/>
    <w:rsid w:val="00F31AEB"/>
    <w:rsid w:val="00F31EFD"/>
    <w:rsid w:val="00F3212C"/>
    <w:rsid w:val="00F33C5E"/>
    <w:rsid w:val="00F33F01"/>
    <w:rsid w:val="00F34003"/>
    <w:rsid w:val="00F3412F"/>
    <w:rsid w:val="00F3444C"/>
    <w:rsid w:val="00F3688C"/>
    <w:rsid w:val="00F37CAA"/>
    <w:rsid w:val="00F41F28"/>
    <w:rsid w:val="00F42016"/>
    <w:rsid w:val="00F4250C"/>
    <w:rsid w:val="00F429B5"/>
    <w:rsid w:val="00F43A09"/>
    <w:rsid w:val="00F43AEA"/>
    <w:rsid w:val="00F45FB3"/>
    <w:rsid w:val="00F4612B"/>
    <w:rsid w:val="00F46C5D"/>
    <w:rsid w:val="00F47FD5"/>
    <w:rsid w:val="00F506B8"/>
    <w:rsid w:val="00F50ADD"/>
    <w:rsid w:val="00F50F43"/>
    <w:rsid w:val="00F52288"/>
    <w:rsid w:val="00F5375D"/>
    <w:rsid w:val="00F54041"/>
    <w:rsid w:val="00F5480C"/>
    <w:rsid w:val="00F57AA7"/>
    <w:rsid w:val="00F57F5A"/>
    <w:rsid w:val="00F606F4"/>
    <w:rsid w:val="00F62666"/>
    <w:rsid w:val="00F62AD8"/>
    <w:rsid w:val="00F63823"/>
    <w:rsid w:val="00F64231"/>
    <w:rsid w:val="00F648C9"/>
    <w:rsid w:val="00F65728"/>
    <w:rsid w:val="00F65E34"/>
    <w:rsid w:val="00F65EF0"/>
    <w:rsid w:val="00F675F6"/>
    <w:rsid w:val="00F67B08"/>
    <w:rsid w:val="00F67DE6"/>
    <w:rsid w:val="00F701DA"/>
    <w:rsid w:val="00F724BB"/>
    <w:rsid w:val="00F7298C"/>
    <w:rsid w:val="00F72FCF"/>
    <w:rsid w:val="00F738F7"/>
    <w:rsid w:val="00F739F2"/>
    <w:rsid w:val="00F73EA1"/>
    <w:rsid w:val="00F74367"/>
    <w:rsid w:val="00F7509F"/>
    <w:rsid w:val="00F76399"/>
    <w:rsid w:val="00F76997"/>
    <w:rsid w:val="00F77860"/>
    <w:rsid w:val="00F778E7"/>
    <w:rsid w:val="00F77F16"/>
    <w:rsid w:val="00F80232"/>
    <w:rsid w:val="00F80286"/>
    <w:rsid w:val="00F802E0"/>
    <w:rsid w:val="00F808F8"/>
    <w:rsid w:val="00F823B8"/>
    <w:rsid w:val="00F84EAF"/>
    <w:rsid w:val="00F873AF"/>
    <w:rsid w:val="00F8741A"/>
    <w:rsid w:val="00F8774B"/>
    <w:rsid w:val="00F93768"/>
    <w:rsid w:val="00F9392A"/>
    <w:rsid w:val="00F947D0"/>
    <w:rsid w:val="00F952E6"/>
    <w:rsid w:val="00F95E78"/>
    <w:rsid w:val="00F97225"/>
    <w:rsid w:val="00F97D32"/>
    <w:rsid w:val="00FA0133"/>
    <w:rsid w:val="00FA0F58"/>
    <w:rsid w:val="00FA1E38"/>
    <w:rsid w:val="00FA2138"/>
    <w:rsid w:val="00FA2FEB"/>
    <w:rsid w:val="00FA3263"/>
    <w:rsid w:val="00FA373C"/>
    <w:rsid w:val="00FA3913"/>
    <w:rsid w:val="00FB13D9"/>
    <w:rsid w:val="00FB1AE8"/>
    <w:rsid w:val="00FB4749"/>
    <w:rsid w:val="00FB5E8D"/>
    <w:rsid w:val="00FB621B"/>
    <w:rsid w:val="00FC004D"/>
    <w:rsid w:val="00FC0F1D"/>
    <w:rsid w:val="00FC2FC3"/>
    <w:rsid w:val="00FC32B6"/>
    <w:rsid w:val="00FC489A"/>
    <w:rsid w:val="00FC57AB"/>
    <w:rsid w:val="00FC6CB8"/>
    <w:rsid w:val="00FC7AC3"/>
    <w:rsid w:val="00FD0221"/>
    <w:rsid w:val="00FD1156"/>
    <w:rsid w:val="00FD3128"/>
    <w:rsid w:val="00FD3C4E"/>
    <w:rsid w:val="00FD4537"/>
    <w:rsid w:val="00FD5366"/>
    <w:rsid w:val="00FD6739"/>
    <w:rsid w:val="00FE1EBC"/>
    <w:rsid w:val="00FE2036"/>
    <w:rsid w:val="00FE2E9E"/>
    <w:rsid w:val="00FE492E"/>
    <w:rsid w:val="00FE4D87"/>
    <w:rsid w:val="00FE4F92"/>
    <w:rsid w:val="00FE6C73"/>
    <w:rsid w:val="00FE6C7C"/>
    <w:rsid w:val="00FE79D2"/>
    <w:rsid w:val="00FF0878"/>
    <w:rsid w:val="00FF22D0"/>
    <w:rsid w:val="00FF2737"/>
    <w:rsid w:val="00FF2D34"/>
    <w:rsid w:val="00FF2ED3"/>
    <w:rsid w:val="00FF396E"/>
    <w:rsid w:val="00FF3CA2"/>
    <w:rsid w:val="00FF3FB3"/>
    <w:rsid w:val="00FF4A02"/>
    <w:rsid w:val="00FF5826"/>
    <w:rsid w:val="00FF6079"/>
    <w:rsid w:val="00FF6FBC"/>
    <w:rsid w:val="00FF7039"/>
    <w:rsid w:val="00FF75B5"/>
    <w:rsid w:val="01170017"/>
    <w:rsid w:val="014914FD"/>
    <w:rsid w:val="0155E8C5"/>
    <w:rsid w:val="01694692"/>
    <w:rsid w:val="01992031"/>
    <w:rsid w:val="02219807"/>
    <w:rsid w:val="025A1D78"/>
    <w:rsid w:val="0273B6C2"/>
    <w:rsid w:val="0299E23C"/>
    <w:rsid w:val="02A72078"/>
    <w:rsid w:val="02BA6498"/>
    <w:rsid w:val="02CF1E44"/>
    <w:rsid w:val="03068C9D"/>
    <w:rsid w:val="030FF729"/>
    <w:rsid w:val="031974BC"/>
    <w:rsid w:val="037BD8DB"/>
    <w:rsid w:val="039201D0"/>
    <w:rsid w:val="03D16BDA"/>
    <w:rsid w:val="0446E2F6"/>
    <w:rsid w:val="04792116"/>
    <w:rsid w:val="0593765E"/>
    <w:rsid w:val="05A72ED8"/>
    <w:rsid w:val="0636489C"/>
    <w:rsid w:val="064B23DB"/>
    <w:rsid w:val="06594053"/>
    <w:rsid w:val="067A6A41"/>
    <w:rsid w:val="06981A95"/>
    <w:rsid w:val="07578B17"/>
    <w:rsid w:val="078850C0"/>
    <w:rsid w:val="07A74CB9"/>
    <w:rsid w:val="07B66CD1"/>
    <w:rsid w:val="080BF3C4"/>
    <w:rsid w:val="082D81FE"/>
    <w:rsid w:val="0838417F"/>
    <w:rsid w:val="0879E5D3"/>
    <w:rsid w:val="08A3B019"/>
    <w:rsid w:val="08B4A9A6"/>
    <w:rsid w:val="08C3E585"/>
    <w:rsid w:val="09130984"/>
    <w:rsid w:val="0927B6C8"/>
    <w:rsid w:val="09283DC2"/>
    <w:rsid w:val="093D5CB2"/>
    <w:rsid w:val="094F6393"/>
    <w:rsid w:val="0952EE89"/>
    <w:rsid w:val="09EE6F08"/>
    <w:rsid w:val="0A036DA7"/>
    <w:rsid w:val="0A5163B7"/>
    <w:rsid w:val="0A72C211"/>
    <w:rsid w:val="0AA62FC5"/>
    <w:rsid w:val="0AAE0BA1"/>
    <w:rsid w:val="0AE378E1"/>
    <w:rsid w:val="0BCC1304"/>
    <w:rsid w:val="0C1B6DC4"/>
    <w:rsid w:val="0C4AA5D4"/>
    <w:rsid w:val="0CA5CAF9"/>
    <w:rsid w:val="0CB0DE73"/>
    <w:rsid w:val="0CC8E555"/>
    <w:rsid w:val="0D3750FA"/>
    <w:rsid w:val="0DD0C368"/>
    <w:rsid w:val="0DF3D203"/>
    <w:rsid w:val="0E21B71A"/>
    <w:rsid w:val="0E254A27"/>
    <w:rsid w:val="0EFEE830"/>
    <w:rsid w:val="0F39FABD"/>
    <w:rsid w:val="0F56CDA0"/>
    <w:rsid w:val="0F622F15"/>
    <w:rsid w:val="0F89653A"/>
    <w:rsid w:val="0F8FDE42"/>
    <w:rsid w:val="0F935EFF"/>
    <w:rsid w:val="0FADEAC0"/>
    <w:rsid w:val="0FD2DC6C"/>
    <w:rsid w:val="100C96AB"/>
    <w:rsid w:val="103CD1CF"/>
    <w:rsid w:val="109382B6"/>
    <w:rsid w:val="111CBFBA"/>
    <w:rsid w:val="1132340D"/>
    <w:rsid w:val="114F2A94"/>
    <w:rsid w:val="11FCD8FF"/>
    <w:rsid w:val="1231B8AA"/>
    <w:rsid w:val="123787A2"/>
    <w:rsid w:val="126DE3E8"/>
    <w:rsid w:val="12B40164"/>
    <w:rsid w:val="12D6D92E"/>
    <w:rsid w:val="12EC2C7D"/>
    <w:rsid w:val="12FF22F5"/>
    <w:rsid w:val="13068323"/>
    <w:rsid w:val="139584F8"/>
    <w:rsid w:val="14549A40"/>
    <w:rsid w:val="1475CB68"/>
    <w:rsid w:val="149BD3A2"/>
    <w:rsid w:val="14BD8D5B"/>
    <w:rsid w:val="14DBC8F4"/>
    <w:rsid w:val="15A19100"/>
    <w:rsid w:val="15C039B6"/>
    <w:rsid w:val="15F6EB9C"/>
    <w:rsid w:val="1628C90B"/>
    <w:rsid w:val="162BB47C"/>
    <w:rsid w:val="162C0692"/>
    <w:rsid w:val="16A17A31"/>
    <w:rsid w:val="16E468AF"/>
    <w:rsid w:val="1702A88F"/>
    <w:rsid w:val="173B25C7"/>
    <w:rsid w:val="176111E6"/>
    <w:rsid w:val="1780D085"/>
    <w:rsid w:val="179AF326"/>
    <w:rsid w:val="179BB1A7"/>
    <w:rsid w:val="179F7D6E"/>
    <w:rsid w:val="17A245DE"/>
    <w:rsid w:val="18071A64"/>
    <w:rsid w:val="1863CD57"/>
    <w:rsid w:val="18897CD7"/>
    <w:rsid w:val="18906844"/>
    <w:rsid w:val="18937B5A"/>
    <w:rsid w:val="18B3EAB2"/>
    <w:rsid w:val="18B55FC2"/>
    <w:rsid w:val="18CF6F87"/>
    <w:rsid w:val="18DE5FF1"/>
    <w:rsid w:val="18ED585B"/>
    <w:rsid w:val="18EE838A"/>
    <w:rsid w:val="19294A50"/>
    <w:rsid w:val="194ADF67"/>
    <w:rsid w:val="19A68450"/>
    <w:rsid w:val="19DCE765"/>
    <w:rsid w:val="1A859262"/>
    <w:rsid w:val="1AEE0822"/>
    <w:rsid w:val="1B4DB86D"/>
    <w:rsid w:val="1B76F4F6"/>
    <w:rsid w:val="1B9E7913"/>
    <w:rsid w:val="1BFA8F5C"/>
    <w:rsid w:val="1C44C3D1"/>
    <w:rsid w:val="1C522EE0"/>
    <w:rsid w:val="1C53C4B1"/>
    <w:rsid w:val="1D3C60D8"/>
    <w:rsid w:val="1D4D0B29"/>
    <w:rsid w:val="1D53EB77"/>
    <w:rsid w:val="1D8A25EA"/>
    <w:rsid w:val="1DB46234"/>
    <w:rsid w:val="1DEBD798"/>
    <w:rsid w:val="1E000F79"/>
    <w:rsid w:val="1EC16528"/>
    <w:rsid w:val="1F394EBF"/>
    <w:rsid w:val="1F514B1F"/>
    <w:rsid w:val="1F631AD7"/>
    <w:rsid w:val="1F7FF356"/>
    <w:rsid w:val="1F8774CC"/>
    <w:rsid w:val="2060C0FD"/>
    <w:rsid w:val="21596D11"/>
    <w:rsid w:val="21A1682F"/>
    <w:rsid w:val="21DB4718"/>
    <w:rsid w:val="21F5AB7B"/>
    <w:rsid w:val="2231C00F"/>
    <w:rsid w:val="224A3B6B"/>
    <w:rsid w:val="22880D40"/>
    <w:rsid w:val="228B2FF7"/>
    <w:rsid w:val="228C727A"/>
    <w:rsid w:val="228DFDAE"/>
    <w:rsid w:val="229385E3"/>
    <w:rsid w:val="22C1DCC8"/>
    <w:rsid w:val="22FECD9C"/>
    <w:rsid w:val="23063E9B"/>
    <w:rsid w:val="2343C273"/>
    <w:rsid w:val="23B48438"/>
    <w:rsid w:val="23BF93B7"/>
    <w:rsid w:val="242255BA"/>
    <w:rsid w:val="242B4442"/>
    <w:rsid w:val="2430B709"/>
    <w:rsid w:val="244EC6A0"/>
    <w:rsid w:val="247CBE29"/>
    <w:rsid w:val="24B23A5A"/>
    <w:rsid w:val="250FC585"/>
    <w:rsid w:val="254574EA"/>
    <w:rsid w:val="2558F491"/>
    <w:rsid w:val="25876802"/>
    <w:rsid w:val="25DCEF38"/>
    <w:rsid w:val="2605C8D3"/>
    <w:rsid w:val="2615516D"/>
    <w:rsid w:val="261B1E1C"/>
    <w:rsid w:val="265447EA"/>
    <w:rsid w:val="26722A60"/>
    <w:rsid w:val="268668E2"/>
    <w:rsid w:val="2705C1CA"/>
    <w:rsid w:val="27159DAE"/>
    <w:rsid w:val="2724FA26"/>
    <w:rsid w:val="279287A8"/>
    <w:rsid w:val="27C9FA18"/>
    <w:rsid w:val="27D9368B"/>
    <w:rsid w:val="27EC632A"/>
    <w:rsid w:val="2834BDB5"/>
    <w:rsid w:val="28568B86"/>
    <w:rsid w:val="286EAE54"/>
    <w:rsid w:val="29721ACE"/>
    <w:rsid w:val="2A371103"/>
    <w:rsid w:val="2A45DB13"/>
    <w:rsid w:val="2A53A18A"/>
    <w:rsid w:val="2A626021"/>
    <w:rsid w:val="2A6B5BA4"/>
    <w:rsid w:val="2A7AAF83"/>
    <w:rsid w:val="2AC08C04"/>
    <w:rsid w:val="2AE35209"/>
    <w:rsid w:val="2AE4CDD1"/>
    <w:rsid w:val="2B033DC0"/>
    <w:rsid w:val="2B269CD5"/>
    <w:rsid w:val="2B360C45"/>
    <w:rsid w:val="2B644DB3"/>
    <w:rsid w:val="2B7FED4F"/>
    <w:rsid w:val="2C1AEA62"/>
    <w:rsid w:val="2C1FDF55"/>
    <w:rsid w:val="2C6D8ED2"/>
    <w:rsid w:val="2D2E4FC1"/>
    <w:rsid w:val="2D669319"/>
    <w:rsid w:val="2DC2878D"/>
    <w:rsid w:val="2E009535"/>
    <w:rsid w:val="2E3EEE9A"/>
    <w:rsid w:val="2EA4609D"/>
    <w:rsid w:val="2ECB2E48"/>
    <w:rsid w:val="2F003DC6"/>
    <w:rsid w:val="2F1A6BAF"/>
    <w:rsid w:val="2F32574A"/>
    <w:rsid w:val="2F6CC0D4"/>
    <w:rsid w:val="2FF9F3EA"/>
    <w:rsid w:val="2FFF06A9"/>
    <w:rsid w:val="30067CAA"/>
    <w:rsid w:val="300DBBB8"/>
    <w:rsid w:val="306666CF"/>
    <w:rsid w:val="306DD75C"/>
    <w:rsid w:val="307CF986"/>
    <w:rsid w:val="30A0D2CC"/>
    <w:rsid w:val="30AF723B"/>
    <w:rsid w:val="313EAC7E"/>
    <w:rsid w:val="31539BB7"/>
    <w:rsid w:val="317CBC6D"/>
    <w:rsid w:val="3202CE33"/>
    <w:rsid w:val="32703A08"/>
    <w:rsid w:val="32E85D70"/>
    <w:rsid w:val="33809E74"/>
    <w:rsid w:val="33ABC8F7"/>
    <w:rsid w:val="33C98240"/>
    <w:rsid w:val="34003169"/>
    <w:rsid w:val="34753390"/>
    <w:rsid w:val="347B6BAC"/>
    <w:rsid w:val="349E7C20"/>
    <w:rsid w:val="34BF3DD4"/>
    <w:rsid w:val="34D72ECE"/>
    <w:rsid w:val="3531F58F"/>
    <w:rsid w:val="356BA48C"/>
    <w:rsid w:val="356C4413"/>
    <w:rsid w:val="3582E5D1"/>
    <w:rsid w:val="35B4F4DC"/>
    <w:rsid w:val="36D46E9B"/>
    <w:rsid w:val="375B6565"/>
    <w:rsid w:val="389F5AED"/>
    <w:rsid w:val="38BE03E5"/>
    <w:rsid w:val="38CF7109"/>
    <w:rsid w:val="3900E185"/>
    <w:rsid w:val="39682826"/>
    <w:rsid w:val="39958B6D"/>
    <w:rsid w:val="399EC38D"/>
    <w:rsid w:val="39D9CE54"/>
    <w:rsid w:val="3A074852"/>
    <w:rsid w:val="3A1A0C0B"/>
    <w:rsid w:val="3A87E3D4"/>
    <w:rsid w:val="3B61889A"/>
    <w:rsid w:val="3C8C9673"/>
    <w:rsid w:val="3CD44E74"/>
    <w:rsid w:val="3D30C6E1"/>
    <w:rsid w:val="3DD86F37"/>
    <w:rsid w:val="3E181A38"/>
    <w:rsid w:val="3E1914C5"/>
    <w:rsid w:val="3E3ADDAE"/>
    <w:rsid w:val="3E5A7A72"/>
    <w:rsid w:val="3F0BDC1E"/>
    <w:rsid w:val="3F581BD0"/>
    <w:rsid w:val="3F634541"/>
    <w:rsid w:val="4019E0D6"/>
    <w:rsid w:val="4029B1B5"/>
    <w:rsid w:val="404262BF"/>
    <w:rsid w:val="4089D6EF"/>
    <w:rsid w:val="40E937E4"/>
    <w:rsid w:val="4105AE19"/>
    <w:rsid w:val="4145C614"/>
    <w:rsid w:val="415022BA"/>
    <w:rsid w:val="41558B60"/>
    <w:rsid w:val="41A74525"/>
    <w:rsid w:val="41DE491B"/>
    <w:rsid w:val="422534F9"/>
    <w:rsid w:val="424B2C48"/>
    <w:rsid w:val="42960631"/>
    <w:rsid w:val="42A66DF7"/>
    <w:rsid w:val="42C4D425"/>
    <w:rsid w:val="42D271CE"/>
    <w:rsid w:val="42F19FC0"/>
    <w:rsid w:val="43063EAC"/>
    <w:rsid w:val="436B3007"/>
    <w:rsid w:val="436EC8A8"/>
    <w:rsid w:val="43900D09"/>
    <w:rsid w:val="43B53ABB"/>
    <w:rsid w:val="43C4102D"/>
    <w:rsid w:val="4448499B"/>
    <w:rsid w:val="444BE430"/>
    <w:rsid w:val="44A4A3B3"/>
    <w:rsid w:val="44DF2C44"/>
    <w:rsid w:val="44EC577D"/>
    <w:rsid w:val="45067C84"/>
    <w:rsid w:val="451D91E8"/>
    <w:rsid w:val="453DD894"/>
    <w:rsid w:val="4566F5EE"/>
    <w:rsid w:val="4579477A"/>
    <w:rsid w:val="459B1A91"/>
    <w:rsid w:val="45B3A737"/>
    <w:rsid w:val="45F41AC6"/>
    <w:rsid w:val="46412795"/>
    <w:rsid w:val="464BD047"/>
    <w:rsid w:val="466CB2AA"/>
    <w:rsid w:val="46E74C02"/>
    <w:rsid w:val="47107AF4"/>
    <w:rsid w:val="471EC632"/>
    <w:rsid w:val="4783B9C5"/>
    <w:rsid w:val="47C133FF"/>
    <w:rsid w:val="47CBB6C6"/>
    <w:rsid w:val="4814D082"/>
    <w:rsid w:val="485F7AE5"/>
    <w:rsid w:val="489A2CBC"/>
    <w:rsid w:val="48B2B113"/>
    <w:rsid w:val="4931901D"/>
    <w:rsid w:val="4A4C3787"/>
    <w:rsid w:val="4A4E4611"/>
    <w:rsid w:val="4AC1F1BF"/>
    <w:rsid w:val="4B38186F"/>
    <w:rsid w:val="4B7DAB49"/>
    <w:rsid w:val="4BA25F76"/>
    <w:rsid w:val="4BA30338"/>
    <w:rsid w:val="4BB690AF"/>
    <w:rsid w:val="4BBB23F6"/>
    <w:rsid w:val="4BCDEA23"/>
    <w:rsid w:val="4BD8FD89"/>
    <w:rsid w:val="4BEB4247"/>
    <w:rsid w:val="4BFFE7C5"/>
    <w:rsid w:val="4C34BFA8"/>
    <w:rsid w:val="4C5CD268"/>
    <w:rsid w:val="4C6D9CD3"/>
    <w:rsid w:val="4CB6D8AE"/>
    <w:rsid w:val="4D857F89"/>
    <w:rsid w:val="4DCB10D0"/>
    <w:rsid w:val="4E2BD52C"/>
    <w:rsid w:val="4E537A7B"/>
    <w:rsid w:val="4E722121"/>
    <w:rsid w:val="4E740988"/>
    <w:rsid w:val="4E8EBBAE"/>
    <w:rsid w:val="4EC7F62B"/>
    <w:rsid w:val="4ECE4316"/>
    <w:rsid w:val="4ED386C4"/>
    <w:rsid w:val="4F0EA59D"/>
    <w:rsid w:val="4F42F3CC"/>
    <w:rsid w:val="4FF5C50B"/>
    <w:rsid w:val="5030BD85"/>
    <w:rsid w:val="505D632C"/>
    <w:rsid w:val="506DB632"/>
    <w:rsid w:val="50F36EBB"/>
    <w:rsid w:val="51090364"/>
    <w:rsid w:val="510DD962"/>
    <w:rsid w:val="512F71F8"/>
    <w:rsid w:val="514904CD"/>
    <w:rsid w:val="51E350B2"/>
    <w:rsid w:val="51E70DFC"/>
    <w:rsid w:val="51EAFF1D"/>
    <w:rsid w:val="5274F90F"/>
    <w:rsid w:val="52B4C6C3"/>
    <w:rsid w:val="52BCC040"/>
    <w:rsid w:val="52BCD15A"/>
    <w:rsid w:val="52D7F421"/>
    <w:rsid w:val="5301AA0D"/>
    <w:rsid w:val="5302E6B8"/>
    <w:rsid w:val="531617AE"/>
    <w:rsid w:val="536C0580"/>
    <w:rsid w:val="537167AE"/>
    <w:rsid w:val="53EE6718"/>
    <w:rsid w:val="5407B924"/>
    <w:rsid w:val="544D95B9"/>
    <w:rsid w:val="5465E3CA"/>
    <w:rsid w:val="54E08788"/>
    <w:rsid w:val="54E652E6"/>
    <w:rsid w:val="5518CAA1"/>
    <w:rsid w:val="553F14B0"/>
    <w:rsid w:val="5555AD17"/>
    <w:rsid w:val="5594ADE1"/>
    <w:rsid w:val="559CD979"/>
    <w:rsid w:val="55BE5669"/>
    <w:rsid w:val="55DC67FD"/>
    <w:rsid w:val="561FA154"/>
    <w:rsid w:val="56361C45"/>
    <w:rsid w:val="56BF0B97"/>
    <w:rsid w:val="570779CD"/>
    <w:rsid w:val="574302D5"/>
    <w:rsid w:val="575DF992"/>
    <w:rsid w:val="57841E9C"/>
    <w:rsid w:val="579EC0E8"/>
    <w:rsid w:val="57B35B77"/>
    <w:rsid w:val="57BFFD70"/>
    <w:rsid w:val="57EE6E52"/>
    <w:rsid w:val="585027ED"/>
    <w:rsid w:val="5863C130"/>
    <w:rsid w:val="58852428"/>
    <w:rsid w:val="58AA1096"/>
    <w:rsid w:val="58BD0076"/>
    <w:rsid w:val="58CFAB86"/>
    <w:rsid w:val="58E4592C"/>
    <w:rsid w:val="590CB061"/>
    <w:rsid w:val="592628DA"/>
    <w:rsid w:val="596A7A14"/>
    <w:rsid w:val="59ACA853"/>
    <w:rsid w:val="59E99BBA"/>
    <w:rsid w:val="5A240BA4"/>
    <w:rsid w:val="5A316DC8"/>
    <w:rsid w:val="5AA9EF02"/>
    <w:rsid w:val="5ACC553A"/>
    <w:rsid w:val="5AFD9442"/>
    <w:rsid w:val="5B67EC44"/>
    <w:rsid w:val="5BB88F8A"/>
    <w:rsid w:val="5C16AD56"/>
    <w:rsid w:val="5C2A156B"/>
    <w:rsid w:val="5C566292"/>
    <w:rsid w:val="5C8B938B"/>
    <w:rsid w:val="5D8B0CB4"/>
    <w:rsid w:val="5DB6D49E"/>
    <w:rsid w:val="5DC49978"/>
    <w:rsid w:val="5DC600EB"/>
    <w:rsid w:val="5DC8E784"/>
    <w:rsid w:val="5DE0FEF3"/>
    <w:rsid w:val="5DEEF60E"/>
    <w:rsid w:val="5DF318C0"/>
    <w:rsid w:val="5E14B538"/>
    <w:rsid w:val="5E639117"/>
    <w:rsid w:val="5E7101E6"/>
    <w:rsid w:val="5E9BE658"/>
    <w:rsid w:val="5F3BAB09"/>
    <w:rsid w:val="5F732D2D"/>
    <w:rsid w:val="5F7FAA81"/>
    <w:rsid w:val="5F88E8F5"/>
    <w:rsid w:val="5F96CD24"/>
    <w:rsid w:val="5FCD97BE"/>
    <w:rsid w:val="602B3EF9"/>
    <w:rsid w:val="602C5A91"/>
    <w:rsid w:val="6089E58C"/>
    <w:rsid w:val="61379B9D"/>
    <w:rsid w:val="6139204F"/>
    <w:rsid w:val="614A2134"/>
    <w:rsid w:val="61AD1241"/>
    <w:rsid w:val="61FE5048"/>
    <w:rsid w:val="620495DE"/>
    <w:rsid w:val="622E2C8F"/>
    <w:rsid w:val="623A67C0"/>
    <w:rsid w:val="63392B4A"/>
    <w:rsid w:val="63803E4D"/>
    <w:rsid w:val="63C8C7A3"/>
    <w:rsid w:val="63CDA37C"/>
    <w:rsid w:val="641E9859"/>
    <w:rsid w:val="6432E4EC"/>
    <w:rsid w:val="6436F77D"/>
    <w:rsid w:val="645D9752"/>
    <w:rsid w:val="64C8F2A2"/>
    <w:rsid w:val="64D15441"/>
    <w:rsid w:val="6520D54D"/>
    <w:rsid w:val="6542958E"/>
    <w:rsid w:val="65A817CB"/>
    <w:rsid w:val="662ACF14"/>
    <w:rsid w:val="66408C37"/>
    <w:rsid w:val="6646DB4D"/>
    <w:rsid w:val="66857656"/>
    <w:rsid w:val="677959CA"/>
    <w:rsid w:val="67F150B4"/>
    <w:rsid w:val="67F58FA6"/>
    <w:rsid w:val="67F6AD22"/>
    <w:rsid w:val="6895801D"/>
    <w:rsid w:val="698B2395"/>
    <w:rsid w:val="69981E65"/>
    <w:rsid w:val="69C887A4"/>
    <w:rsid w:val="69CBAE7E"/>
    <w:rsid w:val="6A546711"/>
    <w:rsid w:val="6A70D570"/>
    <w:rsid w:val="6A758EB9"/>
    <w:rsid w:val="6A81C9F9"/>
    <w:rsid w:val="6A977C63"/>
    <w:rsid w:val="6A997B31"/>
    <w:rsid w:val="6AA91AA9"/>
    <w:rsid w:val="6AD55662"/>
    <w:rsid w:val="6AE1FD01"/>
    <w:rsid w:val="6B132357"/>
    <w:rsid w:val="6B3177ED"/>
    <w:rsid w:val="6BA6C700"/>
    <w:rsid w:val="6BAC1111"/>
    <w:rsid w:val="6BC4FC5E"/>
    <w:rsid w:val="6BD08711"/>
    <w:rsid w:val="6BF11A35"/>
    <w:rsid w:val="6C0762AB"/>
    <w:rsid w:val="6C0AE712"/>
    <w:rsid w:val="6C338CBF"/>
    <w:rsid w:val="6C86512E"/>
    <w:rsid w:val="6CA399E2"/>
    <w:rsid w:val="6CB165A6"/>
    <w:rsid w:val="6D16792B"/>
    <w:rsid w:val="6D44024D"/>
    <w:rsid w:val="6D65FC7F"/>
    <w:rsid w:val="6DB34A2E"/>
    <w:rsid w:val="6DC46210"/>
    <w:rsid w:val="6DEA4869"/>
    <w:rsid w:val="6E211A9F"/>
    <w:rsid w:val="6EDDCDBD"/>
    <w:rsid w:val="6EEE8961"/>
    <w:rsid w:val="6F14DAF8"/>
    <w:rsid w:val="6F55AB06"/>
    <w:rsid w:val="6F67EFDE"/>
    <w:rsid w:val="6F8B96F2"/>
    <w:rsid w:val="6FA09E09"/>
    <w:rsid w:val="6FA4C270"/>
    <w:rsid w:val="6FAE49F8"/>
    <w:rsid w:val="6FF9CA03"/>
    <w:rsid w:val="7005C7EB"/>
    <w:rsid w:val="70D6917A"/>
    <w:rsid w:val="716A5BD4"/>
    <w:rsid w:val="718C5A76"/>
    <w:rsid w:val="71D9A21A"/>
    <w:rsid w:val="71F372CA"/>
    <w:rsid w:val="722AEDF4"/>
    <w:rsid w:val="726262ED"/>
    <w:rsid w:val="72735CAA"/>
    <w:rsid w:val="728016A3"/>
    <w:rsid w:val="7290AD2D"/>
    <w:rsid w:val="72CFBB79"/>
    <w:rsid w:val="72F14E92"/>
    <w:rsid w:val="7322827C"/>
    <w:rsid w:val="737C586F"/>
    <w:rsid w:val="7398C6CF"/>
    <w:rsid w:val="73FC746E"/>
    <w:rsid w:val="744FFA3C"/>
    <w:rsid w:val="74677EC9"/>
    <w:rsid w:val="746BBADA"/>
    <w:rsid w:val="74931EBF"/>
    <w:rsid w:val="74AD55D2"/>
    <w:rsid w:val="74B2CFED"/>
    <w:rsid w:val="74BEED89"/>
    <w:rsid w:val="74C3A212"/>
    <w:rsid w:val="756E022F"/>
    <w:rsid w:val="757051E9"/>
    <w:rsid w:val="75CC274C"/>
    <w:rsid w:val="7640F716"/>
    <w:rsid w:val="768B66E0"/>
    <w:rsid w:val="7690910F"/>
    <w:rsid w:val="76A8DD18"/>
    <w:rsid w:val="76D4FB8F"/>
    <w:rsid w:val="76DD06BE"/>
    <w:rsid w:val="76F66FD2"/>
    <w:rsid w:val="7764A162"/>
    <w:rsid w:val="77848EF2"/>
    <w:rsid w:val="779AEE47"/>
    <w:rsid w:val="78468126"/>
    <w:rsid w:val="787DF4EE"/>
    <w:rsid w:val="78A64ABB"/>
    <w:rsid w:val="78AFCC1F"/>
    <w:rsid w:val="78DC664F"/>
    <w:rsid w:val="7919CBF8"/>
    <w:rsid w:val="795341F2"/>
    <w:rsid w:val="797A0F70"/>
    <w:rsid w:val="79E102A3"/>
    <w:rsid w:val="7A836534"/>
    <w:rsid w:val="7A88A982"/>
    <w:rsid w:val="7ACFD30B"/>
    <w:rsid w:val="7AF40EB0"/>
    <w:rsid w:val="7B413440"/>
    <w:rsid w:val="7B4F648D"/>
    <w:rsid w:val="7B91B966"/>
    <w:rsid w:val="7BC49C70"/>
    <w:rsid w:val="7BCFDE2E"/>
    <w:rsid w:val="7BD6127A"/>
    <w:rsid w:val="7C25B933"/>
    <w:rsid w:val="7C4D2B80"/>
    <w:rsid w:val="7C679F3D"/>
    <w:rsid w:val="7CB6C537"/>
    <w:rsid w:val="7CBE1864"/>
    <w:rsid w:val="7D203C7A"/>
    <w:rsid w:val="7D4D1051"/>
    <w:rsid w:val="7D51D5D0"/>
    <w:rsid w:val="7DC54122"/>
    <w:rsid w:val="7DD5F3F8"/>
    <w:rsid w:val="7DF4428B"/>
    <w:rsid w:val="7DF6B9F2"/>
    <w:rsid w:val="7E15141B"/>
    <w:rsid w:val="7E8086DB"/>
    <w:rsid w:val="7E944A35"/>
    <w:rsid w:val="7F21EFC5"/>
    <w:rsid w:val="7FB573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E0CAADE"/>
  <w15:docId w15:val="{10DED445-5759-4D9C-B943-0AAE23586A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A5EC7"/>
    <w:pPr>
      <w:spacing w:line="480" w:lineRule="auto"/>
      <w:ind w:firstLine="720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2A5EC7"/>
    <w:pPr>
      <w:keepNext/>
      <w:keepLines/>
      <w:spacing w:before="400" w:after="120" w:line="276" w:lineRule="auto"/>
      <w:jc w:val="center"/>
      <w:outlineLvl w:val="0"/>
    </w:pPr>
    <w:rPr>
      <w:rFonts w:eastAsia="Arial" w:cs="Arial"/>
      <w:b/>
      <w:szCs w:val="40"/>
      <w:lang w:val="es" w:eastAsia="es-EC"/>
    </w:rPr>
  </w:style>
  <w:style w:type="paragraph" w:styleId="Ttulo2">
    <w:name w:val="heading 2"/>
    <w:basedOn w:val="Normal"/>
    <w:next w:val="Normal"/>
    <w:link w:val="Ttulo2Car"/>
    <w:rsid w:val="002A5EC7"/>
    <w:pPr>
      <w:keepNext/>
      <w:keepLines/>
      <w:spacing w:before="360" w:after="120" w:line="276" w:lineRule="auto"/>
      <w:outlineLvl w:val="1"/>
    </w:pPr>
    <w:rPr>
      <w:rFonts w:eastAsia="Arial" w:cs="Arial"/>
      <w:b/>
      <w:szCs w:val="32"/>
      <w:lang w:val="es" w:eastAsia="es-EC"/>
    </w:rPr>
  </w:style>
  <w:style w:type="paragraph" w:styleId="Ttulo3">
    <w:name w:val="heading 3"/>
    <w:basedOn w:val="Normal"/>
    <w:next w:val="Normal"/>
    <w:link w:val="Ttulo3Car"/>
    <w:rsid w:val="00E374C7"/>
    <w:pPr>
      <w:keepNext/>
      <w:keepLines/>
      <w:spacing w:before="320" w:after="80" w:line="276" w:lineRule="auto"/>
      <w:outlineLvl w:val="2"/>
    </w:pPr>
    <w:rPr>
      <w:rFonts w:eastAsia="Arial" w:cs="Arial"/>
      <w:b/>
      <w:i/>
      <w:szCs w:val="28"/>
      <w:lang w:val="es" w:eastAsia="es-EC"/>
    </w:rPr>
  </w:style>
  <w:style w:type="paragraph" w:styleId="Ttulo4">
    <w:name w:val="heading 4"/>
    <w:aliases w:val="ti"/>
    <w:basedOn w:val="Normal"/>
    <w:next w:val="Normal"/>
    <w:link w:val="Ttulo4Car"/>
    <w:uiPriority w:val="9"/>
    <w:unhideWhenUsed/>
    <w:qFormat/>
    <w:rsid w:val="00697ACA"/>
    <w:pPr>
      <w:keepNext/>
      <w:keepLines/>
      <w:spacing w:before="40" w:after="0"/>
      <w:outlineLvl w:val="3"/>
    </w:pPr>
    <w:rPr>
      <w:rFonts w:eastAsiaTheme="majorEastAsia" w:cstheme="majorBidi"/>
      <w:b/>
      <w:i/>
      <w:iCs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25711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A4565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45654"/>
  </w:style>
  <w:style w:type="paragraph" w:styleId="Piedepgina">
    <w:name w:val="footer"/>
    <w:basedOn w:val="Normal"/>
    <w:link w:val="PiedepginaCar"/>
    <w:uiPriority w:val="99"/>
    <w:unhideWhenUsed/>
    <w:rsid w:val="00A45654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45654"/>
  </w:style>
  <w:style w:type="paragraph" w:customStyle="1" w:styleId="Standard">
    <w:name w:val="Standard"/>
    <w:rsid w:val="00A45654"/>
    <w:pPr>
      <w:widowControl w:val="0"/>
      <w:suppressAutoHyphens/>
      <w:autoSpaceDN w:val="0"/>
      <w:spacing w:after="0" w:line="240" w:lineRule="auto"/>
      <w:textAlignment w:val="baseline"/>
    </w:pPr>
    <w:rPr>
      <w:rFonts w:ascii="Liberation Serif" w:eastAsia="DejaVu Sans" w:hAnsi="Liberation Serif" w:cs="DejaVu Sans"/>
      <w:kern w:val="3"/>
      <w:sz w:val="24"/>
      <w:szCs w:val="24"/>
      <w:lang w:eastAsia="zh-CN" w:bidi="hi-IN"/>
    </w:rPr>
  </w:style>
  <w:style w:type="character" w:customStyle="1" w:styleId="Ttulo1Car">
    <w:name w:val="Título 1 Car"/>
    <w:basedOn w:val="Fuentedeprrafopredeter"/>
    <w:link w:val="Ttulo1"/>
    <w:uiPriority w:val="9"/>
    <w:rsid w:val="002A5EC7"/>
    <w:rPr>
      <w:rFonts w:ascii="Times New Roman" w:eastAsia="Arial" w:hAnsi="Times New Roman" w:cs="Arial"/>
      <w:b/>
      <w:sz w:val="24"/>
      <w:szCs w:val="40"/>
      <w:lang w:val="es" w:eastAsia="es-EC"/>
    </w:rPr>
  </w:style>
  <w:style w:type="character" w:customStyle="1" w:styleId="Ttulo2Car">
    <w:name w:val="Título 2 Car"/>
    <w:basedOn w:val="Fuentedeprrafopredeter"/>
    <w:link w:val="Ttulo2"/>
    <w:rsid w:val="002A5EC7"/>
    <w:rPr>
      <w:rFonts w:ascii="Times New Roman" w:eastAsia="Arial" w:hAnsi="Times New Roman" w:cs="Arial"/>
      <w:b/>
      <w:sz w:val="24"/>
      <w:szCs w:val="32"/>
      <w:lang w:val="es" w:eastAsia="es-EC"/>
    </w:rPr>
  </w:style>
  <w:style w:type="character" w:customStyle="1" w:styleId="Ttulo3Car">
    <w:name w:val="Título 3 Car"/>
    <w:basedOn w:val="Fuentedeprrafopredeter"/>
    <w:link w:val="Ttulo3"/>
    <w:rsid w:val="00E374C7"/>
    <w:rPr>
      <w:rFonts w:ascii="Times New Roman" w:eastAsia="Arial" w:hAnsi="Times New Roman" w:cs="Arial"/>
      <w:b/>
      <w:i/>
      <w:sz w:val="24"/>
      <w:szCs w:val="28"/>
      <w:lang w:val="es" w:eastAsia="es-EC"/>
    </w:rPr>
  </w:style>
  <w:style w:type="paragraph" w:styleId="TtuloTDC">
    <w:name w:val="TOC Heading"/>
    <w:basedOn w:val="Ttulo1"/>
    <w:next w:val="Normal"/>
    <w:uiPriority w:val="39"/>
    <w:unhideWhenUsed/>
    <w:qFormat/>
    <w:rsid w:val="00A45654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s-EC"/>
    </w:rPr>
  </w:style>
  <w:style w:type="paragraph" w:styleId="TDC1">
    <w:name w:val="toc 1"/>
    <w:basedOn w:val="Normal"/>
    <w:next w:val="Normal"/>
    <w:autoRedefine/>
    <w:uiPriority w:val="39"/>
    <w:unhideWhenUsed/>
    <w:rsid w:val="00A45654"/>
    <w:pPr>
      <w:spacing w:after="100" w:line="276" w:lineRule="auto"/>
    </w:pPr>
    <w:rPr>
      <w:rFonts w:ascii="Arial" w:eastAsia="Arial" w:hAnsi="Arial" w:cs="Arial"/>
      <w:lang w:val="es" w:eastAsia="es-EC"/>
    </w:rPr>
  </w:style>
  <w:style w:type="paragraph" w:styleId="TDC2">
    <w:name w:val="toc 2"/>
    <w:basedOn w:val="Normal"/>
    <w:next w:val="Normal"/>
    <w:autoRedefine/>
    <w:uiPriority w:val="39"/>
    <w:unhideWhenUsed/>
    <w:rsid w:val="00A45654"/>
    <w:pPr>
      <w:spacing w:after="100" w:line="276" w:lineRule="auto"/>
      <w:ind w:left="220"/>
    </w:pPr>
    <w:rPr>
      <w:rFonts w:ascii="Arial" w:eastAsia="Arial" w:hAnsi="Arial" w:cs="Arial"/>
      <w:lang w:val="es" w:eastAsia="es-EC"/>
    </w:rPr>
  </w:style>
  <w:style w:type="paragraph" w:styleId="TDC3">
    <w:name w:val="toc 3"/>
    <w:basedOn w:val="Normal"/>
    <w:next w:val="Normal"/>
    <w:autoRedefine/>
    <w:uiPriority w:val="39"/>
    <w:unhideWhenUsed/>
    <w:rsid w:val="00A45654"/>
    <w:pPr>
      <w:spacing w:after="100" w:line="276" w:lineRule="auto"/>
      <w:ind w:left="440"/>
    </w:pPr>
    <w:rPr>
      <w:rFonts w:ascii="Arial" w:eastAsia="Arial" w:hAnsi="Arial" w:cs="Arial"/>
      <w:lang w:val="es" w:eastAsia="es-EC"/>
    </w:rPr>
  </w:style>
  <w:style w:type="character" w:styleId="Hipervnculo">
    <w:name w:val="Hyperlink"/>
    <w:basedOn w:val="Fuentedeprrafopredeter"/>
    <w:uiPriority w:val="99"/>
    <w:unhideWhenUsed/>
    <w:rsid w:val="00A45654"/>
    <w:rPr>
      <w:color w:val="0563C1" w:themeColor="hyperlink"/>
      <w:u w:val="single"/>
    </w:rPr>
  </w:style>
  <w:style w:type="paragraph" w:styleId="Prrafodelista">
    <w:name w:val="List Paragraph"/>
    <w:basedOn w:val="Normal"/>
    <w:uiPriority w:val="34"/>
    <w:qFormat/>
    <w:rsid w:val="00A45654"/>
    <w:pPr>
      <w:spacing w:after="0" w:line="276" w:lineRule="auto"/>
      <w:ind w:left="720"/>
      <w:contextualSpacing/>
    </w:pPr>
    <w:rPr>
      <w:rFonts w:ascii="Arial" w:eastAsia="Arial" w:hAnsi="Arial" w:cs="Arial"/>
      <w:lang w:val="es" w:eastAsia="es-EC"/>
    </w:rPr>
  </w:style>
  <w:style w:type="paragraph" w:styleId="Bibliografa">
    <w:name w:val="Bibliography"/>
    <w:basedOn w:val="Normal"/>
    <w:next w:val="Normal"/>
    <w:uiPriority w:val="37"/>
    <w:unhideWhenUsed/>
    <w:rsid w:val="00A45654"/>
    <w:pPr>
      <w:spacing w:after="0"/>
      <w:ind w:left="720" w:hanging="720"/>
    </w:pPr>
    <w:rPr>
      <w:rFonts w:ascii="Arial" w:eastAsia="Arial" w:hAnsi="Arial" w:cs="Arial"/>
      <w:lang w:val="es" w:eastAsia="es-EC"/>
    </w:rPr>
  </w:style>
  <w:style w:type="paragraph" w:styleId="NormalWeb">
    <w:name w:val="Normal (Web)"/>
    <w:basedOn w:val="Normal"/>
    <w:uiPriority w:val="99"/>
    <w:semiHidden/>
    <w:unhideWhenUsed/>
    <w:rsid w:val="0052310A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s-EC"/>
    </w:rPr>
  </w:style>
  <w:style w:type="character" w:customStyle="1" w:styleId="apple-tab-span">
    <w:name w:val="apple-tab-span"/>
    <w:basedOn w:val="Fuentedeprrafopredeter"/>
    <w:rsid w:val="0052310A"/>
  </w:style>
  <w:style w:type="table" w:customStyle="1" w:styleId="Tabladecuadrcula4-nfasis11">
    <w:name w:val="Tabla de cuadrícula 4 - Énfasis 11"/>
    <w:basedOn w:val="Tablanormal"/>
    <w:uiPriority w:val="49"/>
    <w:rsid w:val="003135B7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character" w:customStyle="1" w:styleId="Ttulo4Car">
    <w:name w:val="Título 4 Car"/>
    <w:aliases w:val="ti Car"/>
    <w:basedOn w:val="Fuentedeprrafopredeter"/>
    <w:link w:val="Ttulo4"/>
    <w:uiPriority w:val="9"/>
    <w:rsid w:val="00697ACA"/>
    <w:rPr>
      <w:rFonts w:ascii="Times New Roman" w:eastAsiaTheme="majorEastAsia" w:hAnsi="Times New Roman" w:cstheme="majorBidi"/>
      <w:b/>
      <w:i/>
      <w:iCs/>
      <w:sz w:val="24"/>
    </w:rPr>
  </w:style>
  <w:style w:type="character" w:customStyle="1" w:styleId="Ttulo5Car">
    <w:name w:val="Título 5 Car"/>
    <w:basedOn w:val="Fuentedeprrafopredeter"/>
    <w:link w:val="Ttulo5"/>
    <w:uiPriority w:val="9"/>
    <w:rsid w:val="00257117"/>
    <w:rPr>
      <w:rFonts w:asciiTheme="majorHAnsi" w:eastAsiaTheme="majorEastAsia" w:hAnsiTheme="majorHAnsi" w:cstheme="majorBidi"/>
      <w:color w:val="2E74B5" w:themeColor="accent1" w:themeShade="BF"/>
    </w:rPr>
  </w:style>
  <w:style w:type="paragraph" w:styleId="Textosinformato">
    <w:name w:val="Plain Text"/>
    <w:basedOn w:val="Normal"/>
    <w:link w:val="TextosinformatoCar"/>
    <w:uiPriority w:val="99"/>
    <w:unhideWhenUsed/>
    <w:rsid w:val="001F0C14"/>
    <w:pPr>
      <w:spacing w:after="0" w:line="240" w:lineRule="auto"/>
    </w:pPr>
    <w:rPr>
      <w:rFonts w:ascii="Consolas" w:hAnsi="Consolas" w:cs="Consolas"/>
      <w:sz w:val="21"/>
      <w:szCs w:val="21"/>
      <w:lang w:val="es-ES_tradnl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1F0C14"/>
    <w:rPr>
      <w:rFonts w:ascii="Consolas" w:hAnsi="Consolas" w:cs="Consolas"/>
      <w:sz w:val="21"/>
      <w:szCs w:val="21"/>
      <w:lang w:val="es-ES_tradnl"/>
    </w:rPr>
  </w:style>
  <w:style w:type="paragraph" w:styleId="Textoindependiente">
    <w:name w:val="Body Text"/>
    <w:basedOn w:val="Normal"/>
    <w:link w:val="TextoindependienteCar"/>
    <w:rsid w:val="001F0C14"/>
    <w:pPr>
      <w:suppressAutoHyphens/>
      <w:spacing w:after="0" w:line="240" w:lineRule="auto"/>
      <w:jc w:val="both"/>
    </w:pPr>
    <w:rPr>
      <w:rFonts w:ascii="Bookman Old Style" w:eastAsia="Batang" w:hAnsi="Bookman Old Style" w:cs="Times New Roman"/>
      <w:i/>
      <w:spacing w:val="-3"/>
      <w:szCs w:val="20"/>
      <w:lang w:val="es-ES_tradnl" w:eastAsia="es-ES"/>
    </w:rPr>
  </w:style>
  <w:style w:type="character" w:customStyle="1" w:styleId="TextoindependienteCar">
    <w:name w:val="Texto independiente Car"/>
    <w:basedOn w:val="Fuentedeprrafopredeter"/>
    <w:link w:val="Textoindependiente"/>
    <w:rsid w:val="001F0C14"/>
    <w:rPr>
      <w:rFonts w:ascii="Bookman Old Style" w:eastAsia="Batang" w:hAnsi="Bookman Old Style" w:cs="Times New Roman"/>
      <w:i/>
      <w:spacing w:val="-3"/>
      <w:szCs w:val="20"/>
      <w:lang w:val="es-ES_tradnl"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D3B5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D3B54"/>
    <w:rPr>
      <w:rFonts w:ascii="Tahoma" w:hAnsi="Tahoma" w:cs="Tahoma"/>
      <w:sz w:val="16"/>
      <w:szCs w:val="16"/>
    </w:rPr>
  </w:style>
  <w:style w:type="character" w:styleId="Textoennegrita">
    <w:name w:val="Strong"/>
    <w:basedOn w:val="Fuentedeprrafopredeter"/>
    <w:uiPriority w:val="22"/>
    <w:qFormat/>
    <w:rsid w:val="003C6AFD"/>
    <w:rPr>
      <w:b/>
      <w:bCs/>
    </w:rPr>
  </w:style>
  <w:style w:type="character" w:customStyle="1" w:styleId="et-pb-icon">
    <w:name w:val="et-pb-icon"/>
    <w:basedOn w:val="Fuentedeprrafopredeter"/>
    <w:rsid w:val="003C6AFD"/>
  </w:style>
  <w:style w:type="paragraph" w:styleId="Sinespaciado">
    <w:name w:val="No Spacing"/>
    <w:basedOn w:val="Normal"/>
    <w:link w:val="SinespaciadoCar"/>
    <w:uiPriority w:val="1"/>
    <w:qFormat/>
    <w:rsid w:val="0005277F"/>
    <w:pPr>
      <w:spacing w:after="0" w:line="240" w:lineRule="auto"/>
      <w:jc w:val="both"/>
    </w:pPr>
    <w:rPr>
      <w:rFonts w:ascii="Calibri" w:eastAsia="Times New Roman" w:hAnsi="Calibri" w:cs="Times New Roman"/>
      <w:lang w:val="en-US" w:bidi="en-US"/>
    </w:rPr>
  </w:style>
  <w:style w:type="character" w:customStyle="1" w:styleId="SinespaciadoCar">
    <w:name w:val="Sin espaciado Car"/>
    <w:link w:val="Sinespaciado"/>
    <w:uiPriority w:val="1"/>
    <w:rsid w:val="0005277F"/>
    <w:rPr>
      <w:rFonts w:ascii="Calibri" w:eastAsia="Times New Roman" w:hAnsi="Calibri" w:cs="Times New Roman"/>
      <w:lang w:val="en-US" w:bidi="en-US"/>
    </w:rPr>
  </w:style>
  <w:style w:type="character" w:styleId="Mencinsinresolver">
    <w:name w:val="Unresolved Mention"/>
    <w:basedOn w:val="Fuentedeprrafopredeter"/>
    <w:uiPriority w:val="99"/>
    <w:semiHidden/>
    <w:unhideWhenUsed/>
    <w:rsid w:val="00360ADA"/>
    <w:rPr>
      <w:color w:val="605E5C"/>
      <w:shd w:val="clear" w:color="auto" w:fill="E1DFDD"/>
    </w:rPr>
  </w:style>
  <w:style w:type="paragraph" w:styleId="Descripcin">
    <w:name w:val="caption"/>
    <w:basedOn w:val="Normal"/>
    <w:next w:val="Normal"/>
    <w:uiPriority w:val="35"/>
    <w:unhideWhenUsed/>
    <w:qFormat/>
    <w:rsid w:val="006D0B6B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733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4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3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84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68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03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7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85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1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7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99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54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91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98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18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5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28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4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5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9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1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61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3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20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8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39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7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15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426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6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76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12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2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21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46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7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04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17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98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0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11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1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1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62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5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37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4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81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18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5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7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96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16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3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1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3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21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76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031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24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2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39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98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98417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776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556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7938747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481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89929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50411321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9859180">
              <w:marLeft w:val="0"/>
              <w:marRight w:val="89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957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0846290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72519915">
              <w:marLeft w:val="0"/>
              <w:marRight w:val="89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4624137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574804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1099737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635020">
              <w:marLeft w:val="0"/>
              <w:marRight w:val="89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655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43711435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8044151">
              <w:marLeft w:val="0"/>
              <w:marRight w:val="89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81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0016394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5845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696871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35879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4252780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718919">
              <w:marLeft w:val="0"/>
              <w:marRight w:val="89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36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29423267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800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5045559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71918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4847765">
              <w:marLeft w:val="0"/>
              <w:marRight w:val="89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2599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72369383">
                  <w:marLeft w:val="0"/>
                  <w:marRight w:val="0"/>
                  <w:marTop w:val="0"/>
                  <w:marBottom w:val="4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122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44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34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49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6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1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microsoft.com/office/2020/10/relationships/intelligence" Target="intelligence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0720F6DCA0004E4BB83C3CA46F80923D" ma:contentTypeVersion="6" ma:contentTypeDescription="Crear nuevo documento." ma:contentTypeScope="" ma:versionID="6979d612f8c98a2737b7cd2a730b3a3c">
  <xsd:schema xmlns:xsd="http://www.w3.org/2001/XMLSchema" xmlns:xs="http://www.w3.org/2001/XMLSchema" xmlns:p="http://schemas.microsoft.com/office/2006/metadata/properties" xmlns:ns3="7ba28d0f-3e47-42a7-9f7b-a571cc4ba3fe" targetNamespace="http://schemas.microsoft.com/office/2006/metadata/properties" ma:root="true" ma:fieldsID="26cfbc2243bbe80236a79233a8e86daf" ns3:_="">
    <xsd:import namespace="7ba28d0f-3e47-42a7-9f7b-a571cc4ba3fe"/>
    <xsd:element name="properties">
      <xsd:complexType>
        <xsd:sequence>
          <xsd:element name="documentManagement">
            <xsd:complexType>
              <xsd:all>
                <xsd:element ref="ns3:MediaServiceDateTaken" minOccurs="0"/>
                <xsd:element ref="ns3:MediaServiceMetadata" minOccurs="0"/>
                <xsd:element ref="ns3:MediaServiceFastMetadata" minOccurs="0"/>
                <xsd:element ref="ns3:MediaServiceSearchProperties" minOccurs="0"/>
                <xsd:element ref="ns3:MediaServiceObjectDetectorVersions" minOccurs="0"/>
                <xsd:element ref="ns3:_activity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ba28d0f-3e47-42a7-9f7b-a571cc4ba3fe" elementFormDefault="qualified">
    <xsd:import namespace="http://schemas.microsoft.com/office/2006/documentManagement/types"/>
    <xsd:import namespace="http://schemas.microsoft.com/office/infopath/2007/PartnerControls"/>
    <xsd:element name="MediaServiceDateTaken" ma:index="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Metadata" ma:index="9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0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2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_activity" ma:index="13" nillable="true" ma:displayName="_activity" ma:hidden="true" ma:internalName="_activity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Pro</b:Tag>
    <b:SourceType>InternetSite</b:SourceType>
    <b:Guid>{3A3FE258-F0FD-4A68-A7D5-4566CDB4647F}</b:Guid>
    <b:Author>
      <b:Author>
        <b:NameList>
          <b:Person>
            <b:Last>ProcesosDeSoftware</b:Last>
          </b:Person>
        </b:NameList>
      </b:Author>
    </b:Author>
    <b:Title>procesosdesoftware wikispaces</b:Title>
    <b:URL>https://procesosdesoftware.wikispaces.com/METODOLOGIA+SCRUM</b:URL>
    <b:Year>2013</b:Year>
    <b:RefOrder>3</b:RefOrder>
  </b:Source>
  <b:Source>
    <b:Tag>Oli15</b:Tag>
    <b:SourceType>InternetSite</b:SourceType>
    <b:Guid>{C3829441-B01D-4BF5-937A-03B41624FF51}</b:Guid>
    <b:Author>
      <b:Author>
        <b:NameList>
          <b:Person>
            <b:Last>Olivera</b:Last>
            <b:First>José</b:First>
          </b:Person>
        </b:NameList>
      </b:Author>
    </b:Author>
    <b:Title>Pulso.Uniovi</b:Title>
    <b:Year>2015</b:Year>
    <b:Month>diciembre</b:Month>
    <b:Day>24</b:Day>
    <b:URL>http://www.pulso.uniovi.es/wiki/index.php/Unity</b:URL>
    <b:RefOrder>4</b:RefOrder>
  </b:Source>
  <b:Source>
    <b:Tag>Aca15</b:Tag>
    <b:SourceType>InternetSite</b:SourceType>
    <b:Guid>{BEFA7095-2A96-41A6-B651-76DA49799281}</b:Guid>
    <b:Author>
      <b:Author>
        <b:NameList>
          <b:Person>
            <b:Last>AcademiaAndroid</b:Last>
          </b:Person>
        </b:NameList>
      </b:Author>
    </b:Author>
    <b:Title>academiaAndroid</b:Title>
    <b:Year>2015</b:Year>
    <b:Month>enero</b:Month>
    <b:Day>8</b:Day>
    <b:URL>https://academiaandroid.com/android-studio-v1-caracteristicas-comparativa-eclipse/</b:URL>
    <b:RefOrder>5</b:RefOrder>
  </b:Source>
  <b:Source>
    <b:Tag>Rou151</b:Tag>
    <b:SourceType>InternetSite</b:SourceType>
    <b:Guid>{5E7FBF31-176E-479B-98B3-AC118B64E1CD}</b:Guid>
    <b:Author>
      <b:Author>
        <b:NameList>
          <b:Person>
            <b:Last>Rouse</b:Last>
            <b:First>Margaret</b:First>
          </b:Person>
        </b:NameList>
      </b:Author>
    </b:Author>
    <b:Title>TechTarget</b:Title>
    <b:Year>2015</b:Year>
    <b:Month>enero</b:Month>
    <b:URL>https://searchdatacenter.techtarget.com/es/definicion/MySQL</b:URL>
    <b:RefOrder>8</b:RefOrder>
  </b:Source>
  <b:Source>
    <b:Tag>Ana16</b:Tag>
    <b:SourceType>Book</b:SourceType>
    <b:Guid>{1918E3EB-7A7A-4BED-B4A9-07429765F323}</b:Guid>
    <b:Title>Talento Matemático 6to Grado </b:Title>
    <b:Year>2016</b:Year>
    <b:Author>
      <b:Author>
        <b:NameList>
          <b:Person>
            <b:Last>Ana Lucia Arias</b:Last>
            <b:First>Leonardo</b:First>
            <b:Middle>Córdova</b:Middle>
          </b:Person>
        </b:NameList>
      </b:Author>
    </b:Author>
    <b:City>Quito</b:City>
    <b:Publisher>EDINUN</b:Publisher>
    <b:RefOrder>9</b:RefOrder>
  </b:Source>
  <b:Source>
    <b:Tag>Jac96</b:Tag>
    <b:SourceType>Book</b:SourceType>
    <b:Guid>{E6B28A16-3C95-48FA-8448-A884D8487D5B}</b:Guid>
    <b:Author>
      <b:Author>
        <b:NameList>
          <b:Person>
            <b:Last>Delors</b:Last>
            <b:First>Jacques</b:First>
          </b:Person>
        </b:NameList>
      </b:Author>
    </b:Author>
    <b:Title>La Educación Encierra Un Tesoro</b:Title>
    <b:Year>1996</b:Year>
    <b:Publisher>UNESCO</b:Publisher>
    <b:RefOrder>1</b:RefOrder>
  </b:Source>
  <b:Source>
    <b:Tag>Mar13</b:Tag>
    <b:SourceType>Book</b:SourceType>
    <b:Guid>{D0DFC4C1-A702-4A30-876E-22B8276D9654}</b:Guid>
    <b:Author>
      <b:Author>
        <b:NameList>
          <b:Person>
            <b:Last>Acaso</b:Last>
            <b:First>María</b:First>
          </b:Person>
        </b:NameList>
      </b:Author>
    </b:Author>
    <b:Title>REDUVOLUCION</b:Title>
    <b:Year>2013</b:Year>
    <b:City>Madrid</b:City>
    <b:Publisher>PAIDOS IBERICA</b:Publisher>
    <b:RefOrder>2</b:RefOrder>
  </b:Source>
  <b:Source>
    <b:Tag>Ecu18</b:Tag>
    <b:SourceType>InternetSite</b:SourceType>
    <b:Guid>{031A8947-E6BC-4F8D-AA47-8F4F5FD4653D}</b:Guid>
    <b:Author>
      <b:Author>
        <b:NameList>
          <b:Person>
            <b:Last>EcuRed</b:Last>
          </b:Person>
        </b:NameList>
      </b:Author>
    </b:Author>
    <b:Title>EcuRed</b:Title>
    <b:Year>2018</b:Year>
    <b:Month>Mayo</b:Month>
    <b:Day>24</b:Day>
    <b:URL>https://www.ecured.cu/SQLite</b:URL>
    <b:RefOrder>6</b:RefOrder>
  </b:Source>
  <b:Source>
    <b:Tag>Sql18</b:Tag>
    <b:SourceType>InternetSite</b:SourceType>
    <b:Guid>{A40599DA-BDEC-441D-961F-92E09511D021}</b:Guid>
    <b:Author>
      <b:Author>
        <b:NameList>
          <b:Person>
            <b:Last>awarspace.com</b:Last>
          </b:Person>
        </b:NameList>
      </b:Author>
    </b:Author>
    <b:Title>Base de datos de muestra SQLite</b:Title>
    <b:Year>2018</b:Year>
    <b:Month>05</b:Month>
    <b:Day>24</b:Day>
    <b:URL>http://www.sqlitetutorial.net/sqlite-sample-database/</b:URL>
    <b:RefOrder>7</b:RefOrder>
  </b:Source>
</b:Sourc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7ba28d0f-3e47-42a7-9f7b-a571cc4ba3fe" xsi:nil="true"/>
  </documentManagement>
</p:properties>
</file>

<file path=customXml/itemProps1.xml><?xml version="1.0" encoding="utf-8"?>
<ds:datastoreItem xmlns:ds="http://schemas.openxmlformats.org/officeDocument/2006/customXml" ds:itemID="{8FC56EB8-B8A1-427F-B8F1-204AF4600E3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818DAC-9059-4450-843F-4E6ECA54A68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ba28d0f-3e47-42a7-9f7b-a571cc4ba3f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4003642-918E-498A-A69A-C5A72D850465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B5EAD22-15FE-42C3-A9E2-31E4CD785511}">
  <ds:schemaRefs>
    <ds:schemaRef ds:uri="http://schemas.microsoft.com/office/2006/documentManagement/types"/>
    <ds:schemaRef ds:uri="http://purl.org/dc/terms/"/>
    <ds:schemaRef ds:uri="http://purl.org/dc/dcmitype/"/>
    <ds:schemaRef ds:uri="http://schemas.openxmlformats.org/package/2006/metadata/core-properties"/>
    <ds:schemaRef ds:uri="http://www.w3.org/XML/1998/namespace"/>
    <ds:schemaRef ds:uri="http://purl.org/dc/elements/1.1/"/>
    <ds:schemaRef ds:uri="7ba28d0f-3e47-42a7-9f7b-a571cc4ba3fe"/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1545</Words>
  <Characters>8498</Characters>
  <Application>Microsoft Office Word</Application>
  <DocSecurity>0</DocSecurity>
  <Lines>70</Lines>
  <Paragraphs>20</Paragraphs>
  <ScaleCrop>false</ScaleCrop>
  <Company>Microsoft</Company>
  <LinksUpToDate>false</LinksUpToDate>
  <CharactersWithSpaces>10023</CharactersWithSpaces>
  <SharedDoc>false</SharedDoc>
  <HLinks>
    <vt:vector size="156" baseType="variant">
      <vt:variant>
        <vt:i4>1114169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68323202</vt:lpwstr>
      </vt:variant>
      <vt:variant>
        <vt:i4>1114169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68323201</vt:lpwstr>
      </vt:variant>
      <vt:variant>
        <vt:i4>1114169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68323200</vt:lpwstr>
      </vt:variant>
      <vt:variant>
        <vt:i4>1572922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68323199</vt:lpwstr>
      </vt:variant>
      <vt:variant>
        <vt:i4>157292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68323198</vt:lpwstr>
      </vt:variant>
      <vt:variant>
        <vt:i4>1572922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68323197</vt:lpwstr>
      </vt:variant>
      <vt:variant>
        <vt:i4>157292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68323196</vt:lpwstr>
      </vt:variant>
      <vt:variant>
        <vt:i4>157292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68323195</vt:lpwstr>
      </vt:variant>
      <vt:variant>
        <vt:i4>1572922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68323194</vt:lpwstr>
      </vt:variant>
      <vt:variant>
        <vt:i4>157292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68323193</vt:lpwstr>
      </vt:variant>
      <vt:variant>
        <vt:i4>157292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68323192</vt:lpwstr>
      </vt:variant>
      <vt:variant>
        <vt:i4>1572922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68323191</vt:lpwstr>
      </vt:variant>
      <vt:variant>
        <vt:i4>1572922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68323190</vt:lpwstr>
      </vt:variant>
      <vt:variant>
        <vt:i4>163845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68323189</vt:lpwstr>
      </vt:variant>
      <vt:variant>
        <vt:i4>163845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68323188</vt:lpwstr>
      </vt:variant>
      <vt:variant>
        <vt:i4>163845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68323187</vt:lpwstr>
      </vt:variant>
      <vt:variant>
        <vt:i4>163845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68323186</vt:lpwstr>
      </vt:variant>
      <vt:variant>
        <vt:i4>163845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68323185</vt:lpwstr>
      </vt:variant>
      <vt:variant>
        <vt:i4>163845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68323184</vt:lpwstr>
      </vt:variant>
      <vt:variant>
        <vt:i4>163845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68323183</vt:lpwstr>
      </vt:variant>
      <vt:variant>
        <vt:i4>163845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68323182</vt:lpwstr>
      </vt:variant>
      <vt:variant>
        <vt:i4>163845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68323181</vt:lpwstr>
      </vt:variant>
      <vt:variant>
        <vt:i4>163845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68323180</vt:lpwstr>
      </vt:variant>
      <vt:variant>
        <vt:i4>1441850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68323179</vt:lpwstr>
      </vt:variant>
      <vt:variant>
        <vt:i4>1441850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68323178</vt:lpwstr>
      </vt:variant>
      <vt:variant>
        <vt:i4>1441850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68323177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Ruiz</dc:creator>
  <cp:keywords/>
  <dc:description/>
  <cp:lastModifiedBy>MATIAS MIGUEL GALARZA ALVARO</cp:lastModifiedBy>
  <cp:revision>2</cp:revision>
  <dcterms:created xsi:type="dcterms:W3CDTF">2024-06-03T22:53:00Z</dcterms:created>
  <dcterms:modified xsi:type="dcterms:W3CDTF">2024-06-03T2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720F6DCA0004E4BB83C3CA46F80923D</vt:lpwstr>
  </property>
  <property fmtid="{D5CDD505-2E9C-101B-9397-08002B2CF9AE}" pid="3" name="ZOTERO_PREF_1">
    <vt:lpwstr>&lt;data data-version="3" zotero-version="6.0.36"&gt;&lt;session id="SKyKFBbb"/&gt;&lt;style id="http://www.zotero.org/styles/apa" locale="es-MX" hasBibliography="1" bibliographyStyleHasBeenSet="1"/&gt;&lt;prefs&gt;&lt;pref name="fieldType" value="Field"/&gt;&lt;/prefs&gt;&lt;/data&gt;</vt:lpwstr>
  </property>
</Properties>
</file>